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A4C276" w14:textId="42D0554B" w:rsidR="006B72C0" w:rsidRDefault="006B72C0" w:rsidP="003D7720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bookmarkStart w:id="0" w:name="_Toc110808709"/>
      <w:bookmarkStart w:id="1" w:name="_Toc110809033"/>
      <w:bookmarkStart w:id="2" w:name="_Toc117421975"/>
      <w:r w:rsidR="00FC08FA" w:rsidRPr="00DE7441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FTAR </w:t>
      </w:r>
      <w:bookmarkEnd w:id="0"/>
      <w:bookmarkEnd w:id="1"/>
      <w:r w:rsidR="003D7720">
        <w:rPr>
          <w:rFonts w:ascii="Times New Roman" w:hAnsi="Times New Roman" w:cs="Times New Roman"/>
          <w:b/>
          <w:bCs/>
          <w:color w:val="auto"/>
          <w:sz w:val="24"/>
          <w:szCs w:val="24"/>
        </w:rPr>
        <w:t>PUSTAKA</w:t>
      </w:r>
      <w:bookmarkEnd w:id="2"/>
    </w:p>
    <w:p w14:paraId="39909A13" w14:textId="77777777" w:rsidR="007817D0" w:rsidRPr="007817D0" w:rsidRDefault="007817D0" w:rsidP="007817D0">
      <w:pPr>
        <w:spacing w:after="0"/>
      </w:pPr>
    </w:p>
    <w:p w14:paraId="090B9AE3" w14:textId="77777777" w:rsidR="00FC08FA" w:rsidRPr="00FC08FA" w:rsidRDefault="00FC08FA" w:rsidP="002A112F">
      <w:pPr>
        <w:spacing w:after="0" w:line="240" w:lineRule="auto"/>
      </w:pPr>
    </w:p>
    <w:p w14:paraId="7DC50E9E" w14:textId="57E485D6" w:rsid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Abdul </w:t>
      </w:r>
      <w:r w:rsidR="006B72C0" w:rsidRPr="006B72C0">
        <w:rPr>
          <w:rFonts w:ascii="Times New Roman" w:hAnsi="Times New Roman" w:cs="Times New Roman"/>
          <w:noProof/>
          <w:sz w:val="24"/>
          <w:szCs w:val="24"/>
        </w:rPr>
        <w:t xml:space="preserve">wahid. (2018). </w:t>
      </w:r>
      <w:r w:rsidR="006B72C0"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Pentingnya media pembelajaran dalam meningkatkanprestasi belajar (</w:t>
      </w:r>
      <w:r w:rsidR="006B72C0" w:rsidRPr="006B72C0">
        <w:rPr>
          <w:rFonts w:ascii="Times New Roman" w:hAnsi="Times New Roman" w:cs="Times New Roman"/>
          <w:noProof/>
          <w:sz w:val="24"/>
          <w:szCs w:val="24"/>
        </w:rPr>
        <w:t>.</w:t>
      </w:r>
      <w:r w:rsidR="006B72C0"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="006B72C0" w:rsidRPr="006B72C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F7C35B7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BCEB6DE" w14:textId="77777777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Adawiyah, hasanah, M., Suryakancana, U., Suryakancana, U., Munsi, M. F., &amp; Suryakancana, U. (2019)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Literasi Visual Melalui Teknologi Canva ( Stimulasi Kemampuan Kreativitas Berbahasa Indonesia Mahasiswa ) Scanned by CamScanner</w:t>
      </w: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January</w:t>
      </w:r>
      <w:r w:rsidRPr="006B72C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E4012DC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44A12AE" w14:textId="77777777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Alfian, A. N., Putra, M. Y., Arifin, R. W., Barokah, A., Safei, A., &amp; Julian, N. (2022). Pemanfaatan Media Pembelajaran Audio Visual berbasis Aplikasi Canva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Kepada Masyarakat UBJ</w:t>
      </w: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6B72C0">
        <w:rPr>
          <w:rFonts w:ascii="Times New Roman" w:hAnsi="Times New Roman" w:cs="Times New Roman"/>
          <w:noProof/>
          <w:sz w:val="24"/>
          <w:szCs w:val="24"/>
        </w:rPr>
        <w:t>(1), 75–84. https://doi.org/10.31599/jabdimas.v5i1.986</w:t>
      </w:r>
    </w:p>
    <w:p w14:paraId="6B2060A1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8BB613E" w14:textId="77777777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Industri, R., &amp; Ghufron, M. A. (2018)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Revolusi industri 4.0: tantangan, peluang dan solusi bagi dunia pendidikan</w:t>
      </w:r>
      <w:r w:rsidRPr="006B72C0">
        <w:rPr>
          <w:rFonts w:ascii="Times New Roman" w:hAnsi="Times New Roman" w:cs="Times New Roman"/>
          <w:noProof/>
          <w:sz w:val="24"/>
          <w:szCs w:val="24"/>
        </w:rPr>
        <w:t>. 332–337.</w:t>
      </w:r>
    </w:p>
    <w:p w14:paraId="5427F11B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78E8507" w14:textId="77777777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Nunu Mahnun. (2020). MEDIA PEMBELAJARAN(Kajian Terhadap Langkah-Langkah Pemilihan Media dan Implementasinya Dalam Pembelajaran)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Creative Education</w:t>
      </w: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6B72C0">
        <w:rPr>
          <w:rFonts w:ascii="Times New Roman" w:hAnsi="Times New Roman" w:cs="Times New Roman"/>
          <w:noProof/>
          <w:sz w:val="24"/>
          <w:szCs w:val="24"/>
        </w:rPr>
        <w:t>(03), 262–274. https://doi.org/10.4236/ce.2020.113020</w:t>
      </w:r>
    </w:p>
    <w:p w14:paraId="1B5972F3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19240F9" w14:textId="77777777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Nurdiansyah, dan Amalia, F. (2018). Model Pembelajaran Berbasis Masalah Pada Pelajaran IPA Materi Komponen Ekosistem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Pgmi Umsida</w:t>
      </w: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B72C0">
        <w:rPr>
          <w:rFonts w:ascii="Times New Roman" w:hAnsi="Times New Roman" w:cs="Times New Roman"/>
          <w:noProof/>
          <w:sz w:val="24"/>
          <w:szCs w:val="24"/>
        </w:rPr>
        <w:t>, 1–8.</w:t>
      </w:r>
    </w:p>
    <w:p w14:paraId="519B9B75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2D36BB9" w14:textId="77777777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Nurrita, T. (2018)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Kata Kunci : Media Pembelajaran dan Hasil Belajar Siswa</w:t>
      </w: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03</w:t>
      </w:r>
      <w:r w:rsidRPr="006B72C0">
        <w:rPr>
          <w:rFonts w:ascii="Times New Roman" w:hAnsi="Times New Roman" w:cs="Times New Roman"/>
          <w:noProof/>
          <w:sz w:val="24"/>
          <w:szCs w:val="24"/>
        </w:rPr>
        <w:t>, 171–187.</w:t>
      </w:r>
    </w:p>
    <w:p w14:paraId="59A7C6C5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D854D3" w14:textId="327EB4A2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Pelangi, G. (2020)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Pemanfaatan Aplikasi Canva Sebagai Media Pembelajaran Bahasa dan Sastra Indonesia Jepang SMA/MA</w:t>
      </w: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6B72C0">
        <w:rPr>
          <w:rFonts w:ascii="Times New Roman" w:hAnsi="Times New Roman" w:cs="Times New Roman"/>
          <w:noProof/>
          <w:sz w:val="24"/>
          <w:szCs w:val="24"/>
        </w:rPr>
        <w:t>(2), 79–96.</w:t>
      </w:r>
    </w:p>
    <w:p w14:paraId="148169A8" w14:textId="77777777" w:rsidR="002A112F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D3AFA78" w14:textId="77777777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Rahayu, F, C. Z., &amp; R, L. I. (2016). Penerapan Model Pembelajaran Berbasis Masalah untuk Meningkatkan kemampuan Berpikir Kritis dan Hasil Belajar Mata Pelajaran IPS Pokok Bahasan Masalah Sosial pada Siswa Kelas IV SDN Jatisari 02 Jember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Pancaran</w:t>
      </w: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6B72C0">
        <w:rPr>
          <w:rFonts w:ascii="Times New Roman" w:hAnsi="Times New Roman" w:cs="Times New Roman"/>
          <w:noProof/>
          <w:sz w:val="24"/>
          <w:szCs w:val="24"/>
        </w:rPr>
        <w:t>(1), 99–108, 109–113, 114–119.</w:t>
      </w:r>
    </w:p>
    <w:p w14:paraId="43BF0FB3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AA7A2F1" w14:textId="77777777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Tanjung, R. E., &amp; Faiza, D. (2019). Canva Sebagai Media Pembelajaran Pada Mata Pelajaran Dasar Listrik Dan Elektronika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Voteteknika (Vocational Teknik Elektronika Dan Informatika)</w:t>
      </w: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6B72C0">
        <w:rPr>
          <w:rFonts w:ascii="Times New Roman" w:hAnsi="Times New Roman" w:cs="Times New Roman"/>
          <w:noProof/>
          <w:sz w:val="24"/>
          <w:szCs w:val="24"/>
        </w:rPr>
        <w:t>(2), 79. https://doi.org/10.24036/voteteknika.v7i2.104261</w:t>
      </w:r>
    </w:p>
    <w:p w14:paraId="13CA0C50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C22A6C2" w14:textId="77777777" w:rsidR="006B72C0" w:rsidRDefault="006B72C0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2C0">
        <w:rPr>
          <w:rFonts w:ascii="Times New Roman" w:hAnsi="Times New Roman" w:cs="Times New Roman"/>
          <w:noProof/>
          <w:sz w:val="24"/>
          <w:szCs w:val="24"/>
        </w:rPr>
        <w:t xml:space="preserve">Yulis Suwandi. (2015). </w:t>
      </w:r>
      <w:r w:rsidRPr="006B72C0">
        <w:rPr>
          <w:rFonts w:ascii="Times New Roman" w:hAnsi="Times New Roman" w:cs="Times New Roman"/>
          <w:i/>
          <w:iCs/>
          <w:noProof/>
          <w:sz w:val="24"/>
          <w:szCs w:val="24"/>
        </w:rPr>
        <w:t>Peningkatan hasil belajar ipa tentang ekosistem melalui metode</w:t>
      </w:r>
      <w:r w:rsidRPr="006B72C0">
        <w:rPr>
          <w:rFonts w:ascii="Times New Roman" w:hAnsi="Times New Roman" w:cs="Times New Roman"/>
          <w:noProof/>
          <w:sz w:val="24"/>
          <w:szCs w:val="24"/>
        </w:rPr>
        <w:t>. 93–102.</w:t>
      </w:r>
    </w:p>
    <w:p w14:paraId="49471B13" w14:textId="77777777" w:rsidR="002A112F" w:rsidRPr="006B72C0" w:rsidRDefault="002A112F" w:rsidP="002A112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14:paraId="4A64B8E2" w14:textId="245D0AF7" w:rsidR="001A48B8" w:rsidRDefault="006B72C0" w:rsidP="002A112F">
      <w:pPr>
        <w:spacing w:after="0"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b/>
          <w:bCs/>
        </w:rPr>
        <w:lastRenderedPageBreak/>
        <w:fldChar w:fldCharType="end"/>
      </w:r>
      <w:bookmarkStart w:id="3" w:name="_Hlk109095120"/>
      <w:r w:rsidR="001A48B8" w:rsidRPr="001A48B8">
        <w:rPr>
          <w:rFonts w:ascii="Times New Roman" w:hAnsi="Times New Roman" w:cs="Times New Roman"/>
          <w:sz w:val="24"/>
          <w:szCs w:val="24"/>
        </w:rPr>
        <w:t xml:space="preserve"> </w:t>
      </w:r>
      <w:r w:rsidR="001A48B8" w:rsidRPr="00BC1DBF">
        <w:rPr>
          <w:rFonts w:ascii="Times New Roman" w:hAnsi="Times New Roman" w:cs="Times New Roman"/>
          <w:sz w:val="24"/>
          <w:szCs w:val="24"/>
        </w:rPr>
        <w:t xml:space="preserve">Sanjaya, Wina, </w:t>
      </w:r>
      <w:r w:rsidR="001A48B8" w:rsidRPr="00BC1DBF">
        <w:rPr>
          <w:rFonts w:ascii="Times New Roman" w:hAnsi="Times New Roman" w:cs="Times New Roman"/>
          <w:i/>
          <w:iCs/>
          <w:sz w:val="24"/>
          <w:szCs w:val="24"/>
        </w:rPr>
        <w:t>Media Komunikasi Pembelajaran</w:t>
      </w:r>
      <w:r w:rsidR="001A48B8" w:rsidRPr="00BC1DBF">
        <w:rPr>
          <w:rFonts w:ascii="Times New Roman" w:hAnsi="Times New Roman" w:cs="Times New Roman"/>
          <w:sz w:val="24"/>
          <w:szCs w:val="24"/>
        </w:rPr>
        <w:t>, Jakarta: Kencana Prenada Media Group, 2014.</w:t>
      </w:r>
    </w:p>
    <w:p w14:paraId="47E682B7" w14:textId="77777777" w:rsidR="002A112F" w:rsidRDefault="002A112F" w:rsidP="002A112F">
      <w:pPr>
        <w:spacing w:after="0"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</w:p>
    <w:bookmarkEnd w:id="3"/>
    <w:p w14:paraId="1DDF9556" w14:textId="71227919" w:rsidR="00E235F1" w:rsidRPr="00B610AB" w:rsidRDefault="001A48B8" w:rsidP="00B610A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u w:val="single"/>
        </w:rPr>
      </w:pPr>
      <w:r w:rsidRPr="006F27AA">
        <w:rPr>
          <w:rFonts w:ascii="Times New Roman" w:hAnsi="Times New Roman" w:cs="Times New Roman"/>
          <w:noProof/>
          <w:sz w:val="24"/>
          <w:szCs w:val="24"/>
        </w:rPr>
        <w:t xml:space="preserve">Tri Wulandari, &amp; Adam Mudinillah. (2022). Efektivitas Penggunaan Aplikasi CANVA sebagai Media Pembelajaran IPA MI/SD. </w:t>
      </w:r>
      <w:r w:rsidRPr="006F27AA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drasah Ibtidaiyah (JURMIA)</w:t>
      </w:r>
      <w:r w:rsidRPr="006F27A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F27A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F27AA">
        <w:rPr>
          <w:rFonts w:ascii="Times New Roman" w:hAnsi="Times New Roman" w:cs="Times New Roman"/>
          <w:noProof/>
          <w:sz w:val="24"/>
          <w:szCs w:val="24"/>
        </w:rPr>
        <w:t>(1), 1</w:t>
      </w:r>
      <w:r w:rsidRPr="00F32649">
        <w:rPr>
          <w:rFonts w:ascii="Times New Roman" w:hAnsi="Times New Roman" w:cs="Times New Roman"/>
          <w:noProof/>
          <w:sz w:val="24"/>
          <w:szCs w:val="24"/>
        </w:rPr>
        <w:t xml:space="preserve">02–118. </w:t>
      </w:r>
      <w:hyperlink r:id="rId9" w:history="1">
        <w:r w:rsidR="00F32649" w:rsidRPr="00F32649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doi.org/10.32665/jurmia.v2i1.245</w:t>
        </w:r>
      </w:hyperlink>
    </w:p>
    <w:p w14:paraId="0BEC3BD7" w14:textId="77777777" w:rsidR="00F32649" w:rsidRDefault="00F32649" w:rsidP="002A112F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14:paraId="0FB8FB28" w14:textId="77777777" w:rsidR="00B610AB" w:rsidRPr="00E10FFC" w:rsidRDefault="00B610AB" w:rsidP="00B610AB">
      <w:pPr>
        <w:spacing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E10FFC">
        <w:rPr>
          <w:rFonts w:ascii="Times New Roman" w:hAnsi="Times New Roman" w:cs="Times New Roman"/>
          <w:sz w:val="24"/>
          <w:szCs w:val="24"/>
        </w:rPr>
        <w:t xml:space="preserve">Mulyana, A. (2020). </w:t>
      </w:r>
      <w:r w:rsidRPr="00E10FFC">
        <w:rPr>
          <w:rFonts w:ascii="Times New Roman" w:hAnsi="Times New Roman" w:cs="Times New Roman"/>
          <w:i/>
          <w:iCs/>
          <w:sz w:val="24"/>
          <w:szCs w:val="24"/>
        </w:rPr>
        <w:t>Penelitian Pengembangan (Research And Development) Pengertian, Tujuan dan Langkah-Langkah R &amp; D</w:t>
      </w:r>
      <w:r w:rsidRPr="00E10FFC">
        <w:rPr>
          <w:rFonts w:ascii="Times New Roman" w:hAnsi="Times New Roman" w:cs="Times New Roman"/>
          <w:sz w:val="24"/>
          <w:szCs w:val="24"/>
        </w:rPr>
        <w:t>.</w:t>
      </w:r>
    </w:p>
    <w:p w14:paraId="703670AA" w14:textId="77777777" w:rsidR="00FC08FA" w:rsidRDefault="00FC08FA" w:rsidP="002A112F">
      <w:pPr>
        <w:pStyle w:val="Heading1"/>
        <w:spacing w:before="0" w:line="24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14:paraId="7908A9CC" w14:textId="77777777" w:rsidR="00A7577E" w:rsidRDefault="00A7577E" w:rsidP="00A7577E"/>
    <w:p w14:paraId="5C66E568" w14:textId="5A76543B" w:rsidR="00A7577E" w:rsidRPr="00A74072" w:rsidRDefault="00A7577E">
      <w:pPr>
        <w:spacing w:after="160" w:line="259" w:lineRule="auto"/>
        <w:rPr>
          <w:lang w:val="id-ID"/>
        </w:rPr>
      </w:pPr>
      <w:bookmarkStart w:id="4" w:name="_GoBack"/>
      <w:bookmarkEnd w:id="4"/>
    </w:p>
    <w:sectPr w:rsidR="00A7577E" w:rsidRPr="00A74072" w:rsidSect="007817D0">
      <w:headerReference w:type="default" r:id="rId10"/>
      <w:footerReference w:type="first" r:id="rId11"/>
      <w:pgSz w:w="11906" w:h="16838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F115617" w14:textId="77777777" w:rsidR="00F27175" w:rsidRDefault="00F27175" w:rsidP="00AA7290">
      <w:pPr>
        <w:spacing w:after="0" w:line="240" w:lineRule="auto"/>
      </w:pPr>
      <w:r>
        <w:separator/>
      </w:r>
    </w:p>
  </w:endnote>
  <w:endnote w:type="continuationSeparator" w:id="0">
    <w:p w14:paraId="44A20603" w14:textId="77777777" w:rsidR="00F27175" w:rsidRDefault="00F27175" w:rsidP="00AA729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altName w:val="Tahoma"/>
    <w:charset w:val="00"/>
    <w:family w:val="swiss"/>
    <w:pitch w:val="variable"/>
    <w:sig w:usb0="00000000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3510877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54C57EB8" w14:textId="5BA30AD3" w:rsidR="0056513D" w:rsidRPr="000602B5" w:rsidRDefault="0056513D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0602B5">
          <w:rPr>
            <w:rFonts w:ascii="Times New Roman" w:hAnsi="Times New Roman" w:cs="Times New Roman"/>
            <w:sz w:val="24"/>
          </w:rPr>
          <w:fldChar w:fldCharType="begin"/>
        </w:r>
        <w:r w:rsidRPr="000602B5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0602B5">
          <w:rPr>
            <w:rFonts w:ascii="Times New Roman" w:hAnsi="Times New Roman" w:cs="Times New Roman"/>
            <w:sz w:val="24"/>
          </w:rPr>
          <w:fldChar w:fldCharType="separate"/>
        </w:r>
        <w:r w:rsidR="00A74072">
          <w:rPr>
            <w:rFonts w:ascii="Times New Roman" w:hAnsi="Times New Roman" w:cs="Times New Roman"/>
            <w:noProof/>
            <w:sz w:val="24"/>
          </w:rPr>
          <w:t>1</w:t>
        </w:r>
        <w:r w:rsidRPr="000602B5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07655048" w14:textId="77777777" w:rsidR="0056513D" w:rsidRDefault="0056513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63FBE3D" w14:textId="77777777" w:rsidR="00F27175" w:rsidRDefault="00F27175" w:rsidP="00AA7290">
      <w:pPr>
        <w:spacing w:after="0" w:line="240" w:lineRule="auto"/>
      </w:pPr>
      <w:r>
        <w:separator/>
      </w:r>
    </w:p>
  </w:footnote>
  <w:footnote w:type="continuationSeparator" w:id="0">
    <w:p w14:paraId="4F6C4188" w14:textId="77777777" w:rsidR="00F27175" w:rsidRDefault="00F27175" w:rsidP="00AA729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41232231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34B24BEC" w14:textId="17A60B2E" w:rsidR="0056513D" w:rsidRPr="002A112F" w:rsidRDefault="0056513D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2A112F">
          <w:rPr>
            <w:rFonts w:ascii="Times New Roman" w:hAnsi="Times New Roman" w:cs="Times New Roman"/>
            <w:sz w:val="24"/>
          </w:rPr>
          <w:fldChar w:fldCharType="begin"/>
        </w:r>
        <w:r w:rsidRPr="002A112F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2A112F">
          <w:rPr>
            <w:rFonts w:ascii="Times New Roman" w:hAnsi="Times New Roman" w:cs="Times New Roman"/>
            <w:sz w:val="24"/>
          </w:rPr>
          <w:fldChar w:fldCharType="separate"/>
        </w:r>
        <w:r w:rsidR="00A74072">
          <w:rPr>
            <w:rFonts w:ascii="Times New Roman" w:hAnsi="Times New Roman" w:cs="Times New Roman"/>
            <w:noProof/>
            <w:sz w:val="24"/>
          </w:rPr>
          <w:t>2</w:t>
        </w:r>
        <w:r w:rsidRPr="002A112F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2574CA42" w14:textId="77777777" w:rsidR="0056513D" w:rsidRDefault="0056513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2878F6"/>
    <w:multiLevelType w:val="hybridMultilevel"/>
    <w:tmpl w:val="9168C1B6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>
    <w:nsid w:val="02203B3D"/>
    <w:multiLevelType w:val="hybridMultilevel"/>
    <w:tmpl w:val="8AE2904E"/>
    <w:lvl w:ilvl="0" w:tplc="0409000B">
      <w:start w:val="1"/>
      <w:numFmt w:val="bullet"/>
      <w:lvlText w:val=""/>
      <w:lvlJc w:val="left"/>
      <w:pPr>
        <w:ind w:left="1426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">
    <w:nsid w:val="032C6805"/>
    <w:multiLevelType w:val="hybridMultilevel"/>
    <w:tmpl w:val="249A6AB6"/>
    <w:lvl w:ilvl="0" w:tplc="092E94B2">
      <w:start w:val="4"/>
      <w:numFmt w:val="decimal"/>
      <w:lvlText w:val="3.%1.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92E94B2">
      <w:start w:val="4"/>
      <w:numFmt w:val="decimal"/>
      <w:lvlText w:val="3.%3.1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522075D"/>
    <w:multiLevelType w:val="hybridMultilevel"/>
    <w:tmpl w:val="C996206A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E4BA6CF6">
      <w:start w:val="1"/>
      <w:numFmt w:val="lowerLetter"/>
      <w:lvlText w:val="%2)"/>
      <w:lvlJc w:val="left"/>
      <w:pPr>
        <w:ind w:left="28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>
    <w:nsid w:val="05D30CC3"/>
    <w:multiLevelType w:val="hybridMultilevel"/>
    <w:tmpl w:val="66D0CA98"/>
    <w:lvl w:ilvl="0" w:tplc="BA2EECD2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06076960"/>
    <w:multiLevelType w:val="hybridMultilevel"/>
    <w:tmpl w:val="CB18CB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74804C1"/>
    <w:multiLevelType w:val="hybridMultilevel"/>
    <w:tmpl w:val="12C0B4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9982B5A"/>
    <w:multiLevelType w:val="multilevel"/>
    <w:tmpl w:val="00146B2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>
    <w:nsid w:val="0A8E2AE6"/>
    <w:multiLevelType w:val="hybridMultilevel"/>
    <w:tmpl w:val="083A08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0C681395"/>
    <w:multiLevelType w:val="hybridMultilevel"/>
    <w:tmpl w:val="F3187F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0C9E3F52"/>
    <w:multiLevelType w:val="hybridMultilevel"/>
    <w:tmpl w:val="C2549090"/>
    <w:lvl w:ilvl="0" w:tplc="49D4BB1C">
      <w:start w:val="1"/>
      <w:numFmt w:val="upperLetter"/>
      <w:lvlText w:val="%1."/>
      <w:lvlJc w:val="left"/>
      <w:pPr>
        <w:ind w:left="1260" w:hanging="360"/>
      </w:pPr>
    </w:lvl>
    <w:lvl w:ilvl="1" w:tplc="04090019">
      <w:start w:val="1"/>
      <w:numFmt w:val="lowerLetter"/>
      <w:lvlText w:val="%2."/>
      <w:lvlJc w:val="left"/>
      <w:pPr>
        <w:ind w:left="2070" w:hanging="360"/>
      </w:pPr>
    </w:lvl>
    <w:lvl w:ilvl="2" w:tplc="0409001B">
      <w:start w:val="1"/>
      <w:numFmt w:val="lowerRoman"/>
      <w:lvlText w:val="%3."/>
      <w:lvlJc w:val="right"/>
      <w:pPr>
        <w:ind w:left="2790" w:hanging="180"/>
      </w:pPr>
    </w:lvl>
    <w:lvl w:ilvl="3" w:tplc="0409000F">
      <w:start w:val="1"/>
      <w:numFmt w:val="decimal"/>
      <w:lvlText w:val="%4."/>
      <w:lvlJc w:val="left"/>
      <w:pPr>
        <w:ind w:left="3510" w:hanging="360"/>
      </w:pPr>
    </w:lvl>
    <w:lvl w:ilvl="4" w:tplc="04090019">
      <w:start w:val="1"/>
      <w:numFmt w:val="lowerLetter"/>
      <w:lvlText w:val="%5."/>
      <w:lvlJc w:val="left"/>
      <w:pPr>
        <w:ind w:left="4230" w:hanging="360"/>
      </w:pPr>
    </w:lvl>
    <w:lvl w:ilvl="5" w:tplc="0409001B">
      <w:start w:val="1"/>
      <w:numFmt w:val="lowerRoman"/>
      <w:lvlText w:val="%6."/>
      <w:lvlJc w:val="right"/>
      <w:pPr>
        <w:ind w:left="4950" w:hanging="180"/>
      </w:pPr>
    </w:lvl>
    <w:lvl w:ilvl="6" w:tplc="0409000F">
      <w:start w:val="1"/>
      <w:numFmt w:val="decimal"/>
      <w:lvlText w:val="%7."/>
      <w:lvlJc w:val="left"/>
      <w:pPr>
        <w:ind w:left="5670" w:hanging="360"/>
      </w:pPr>
    </w:lvl>
    <w:lvl w:ilvl="7" w:tplc="04090019">
      <w:start w:val="1"/>
      <w:numFmt w:val="lowerLetter"/>
      <w:lvlText w:val="%8."/>
      <w:lvlJc w:val="left"/>
      <w:pPr>
        <w:ind w:left="6390" w:hanging="360"/>
      </w:pPr>
    </w:lvl>
    <w:lvl w:ilvl="8" w:tplc="0409001B">
      <w:start w:val="1"/>
      <w:numFmt w:val="lowerRoman"/>
      <w:lvlText w:val="%9."/>
      <w:lvlJc w:val="right"/>
      <w:pPr>
        <w:ind w:left="7110" w:hanging="180"/>
      </w:pPr>
    </w:lvl>
  </w:abstractNum>
  <w:abstractNum w:abstractNumId="11">
    <w:nsid w:val="0D466E2D"/>
    <w:multiLevelType w:val="hybridMultilevel"/>
    <w:tmpl w:val="3F96D6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EF045FD"/>
    <w:multiLevelType w:val="hybridMultilevel"/>
    <w:tmpl w:val="9DE4C956"/>
    <w:lvl w:ilvl="0" w:tplc="44B43604">
      <w:numFmt w:val="bullet"/>
      <w:lvlText w:val="-"/>
      <w:lvlJc w:val="left"/>
      <w:pPr>
        <w:ind w:left="1471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19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1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3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5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7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9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1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31" w:hanging="360"/>
      </w:pPr>
      <w:rPr>
        <w:rFonts w:ascii="Wingdings" w:hAnsi="Wingdings" w:hint="default"/>
      </w:rPr>
    </w:lvl>
  </w:abstractNum>
  <w:abstractNum w:abstractNumId="13">
    <w:nsid w:val="14646961"/>
    <w:multiLevelType w:val="hybridMultilevel"/>
    <w:tmpl w:val="5B92808C"/>
    <w:lvl w:ilvl="0" w:tplc="F2A89B5A">
      <w:start w:val="1"/>
      <w:numFmt w:val="upperLetter"/>
      <w:lvlText w:val="%1."/>
      <w:lvlJc w:val="left"/>
      <w:pPr>
        <w:ind w:left="21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4">
    <w:nsid w:val="16085559"/>
    <w:multiLevelType w:val="hybridMultilevel"/>
    <w:tmpl w:val="4D16D2DC"/>
    <w:lvl w:ilvl="0" w:tplc="E070DF6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67007FD"/>
    <w:multiLevelType w:val="hybridMultilevel"/>
    <w:tmpl w:val="F6A6D12C"/>
    <w:lvl w:ilvl="0" w:tplc="98C2DA3E">
      <w:start w:val="1"/>
      <w:numFmt w:val="lowerLetter"/>
      <w:lvlText w:val="%1."/>
      <w:lvlJc w:val="left"/>
      <w:pPr>
        <w:ind w:left="1146" w:hanging="360"/>
      </w:pPr>
    </w:lvl>
    <w:lvl w:ilvl="1" w:tplc="04090019">
      <w:start w:val="1"/>
      <w:numFmt w:val="lowerLetter"/>
      <w:lvlText w:val="%2."/>
      <w:lvlJc w:val="left"/>
      <w:pPr>
        <w:ind w:left="1866" w:hanging="360"/>
      </w:pPr>
    </w:lvl>
    <w:lvl w:ilvl="2" w:tplc="0409001B">
      <w:start w:val="1"/>
      <w:numFmt w:val="lowerRoman"/>
      <w:lvlText w:val="%3."/>
      <w:lvlJc w:val="right"/>
      <w:pPr>
        <w:ind w:left="2586" w:hanging="180"/>
      </w:pPr>
    </w:lvl>
    <w:lvl w:ilvl="3" w:tplc="0409000F">
      <w:start w:val="1"/>
      <w:numFmt w:val="decimal"/>
      <w:lvlText w:val="%4."/>
      <w:lvlJc w:val="left"/>
      <w:pPr>
        <w:ind w:left="3306" w:hanging="360"/>
      </w:pPr>
    </w:lvl>
    <w:lvl w:ilvl="4" w:tplc="04090019">
      <w:start w:val="1"/>
      <w:numFmt w:val="lowerLetter"/>
      <w:lvlText w:val="%5."/>
      <w:lvlJc w:val="left"/>
      <w:pPr>
        <w:ind w:left="4026" w:hanging="360"/>
      </w:pPr>
    </w:lvl>
    <w:lvl w:ilvl="5" w:tplc="0409001B">
      <w:start w:val="1"/>
      <w:numFmt w:val="lowerRoman"/>
      <w:lvlText w:val="%6."/>
      <w:lvlJc w:val="right"/>
      <w:pPr>
        <w:ind w:left="4746" w:hanging="180"/>
      </w:pPr>
    </w:lvl>
    <w:lvl w:ilvl="6" w:tplc="0409000F">
      <w:start w:val="1"/>
      <w:numFmt w:val="decimal"/>
      <w:lvlText w:val="%7."/>
      <w:lvlJc w:val="left"/>
      <w:pPr>
        <w:ind w:left="5466" w:hanging="360"/>
      </w:pPr>
    </w:lvl>
    <w:lvl w:ilvl="7" w:tplc="04090019">
      <w:start w:val="1"/>
      <w:numFmt w:val="lowerLetter"/>
      <w:lvlText w:val="%8."/>
      <w:lvlJc w:val="left"/>
      <w:pPr>
        <w:ind w:left="6186" w:hanging="360"/>
      </w:pPr>
    </w:lvl>
    <w:lvl w:ilvl="8" w:tplc="0409001B">
      <w:start w:val="1"/>
      <w:numFmt w:val="lowerRoman"/>
      <w:lvlText w:val="%9."/>
      <w:lvlJc w:val="right"/>
      <w:pPr>
        <w:ind w:left="6906" w:hanging="180"/>
      </w:pPr>
    </w:lvl>
  </w:abstractNum>
  <w:abstractNum w:abstractNumId="16">
    <w:nsid w:val="167C57BC"/>
    <w:multiLevelType w:val="hybridMultilevel"/>
    <w:tmpl w:val="FBD846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191A224D"/>
    <w:multiLevelType w:val="hybridMultilevel"/>
    <w:tmpl w:val="169A92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1A881633"/>
    <w:multiLevelType w:val="hybridMultilevel"/>
    <w:tmpl w:val="38045E1E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19">
    <w:nsid w:val="1F320332"/>
    <w:multiLevelType w:val="hybridMultilevel"/>
    <w:tmpl w:val="46EE73E0"/>
    <w:lvl w:ilvl="0" w:tplc="0409000D">
      <w:start w:val="1"/>
      <w:numFmt w:val="bullet"/>
      <w:lvlText w:val=""/>
      <w:lvlJc w:val="left"/>
      <w:pPr>
        <w:ind w:left="2160" w:hanging="360"/>
      </w:pPr>
      <w:rPr>
        <w:rFonts w:ascii="Wingdings" w:hAnsi="Wingdings" w:hint="default"/>
        <w:b w:val="0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0">
    <w:nsid w:val="2022025F"/>
    <w:multiLevelType w:val="hybridMultilevel"/>
    <w:tmpl w:val="8C2E43EA"/>
    <w:lvl w:ilvl="0" w:tplc="EEFCDE8C">
      <w:start w:val="1"/>
      <w:numFmt w:val="decimal"/>
      <w:lvlText w:val="%1."/>
      <w:lvlJc w:val="left"/>
      <w:pPr>
        <w:ind w:left="1571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1">
    <w:nsid w:val="211D7A88"/>
    <w:multiLevelType w:val="hybridMultilevel"/>
    <w:tmpl w:val="41D27A82"/>
    <w:lvl w:ilvl="0" w:tplc="04090017">
      <w:start w:val="1"/>
      <w:numFmt w:val="lowerLetter"/>
      <w:lvlText w:val="%1)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22">
    <w:nsid w:val="2301149F"/>
    <w:multiLevelType w:val="hybridMultilevel"/>
    <w:tmpl w:val="1CCE8416"/>
    <w:lvl w:ilvl="0" w:tplc="4ED0F86E">
      <w:start w:val="1"/>
      <w:numFmt w:val="decimal"/>
      <w:lvlText w:val="%1."/>
      <w:lvlJc w:val="left"/>
      <w:pPr>
        <w:ind w:left="1440" w:hanging="360"/>
      </w:pPr>
      <w:rPr>
        <w:color w:val="202124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3">
    <w:nsid w:val="266653C2"/>
    <w:multiLevelType w:val="multilevel"/>
    <w:tmpl w:val="20E65E5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4">
    <w:nsid w:val="2A9C6106"/>
    <w:multiLevelType w:val="hybridMultilevel"/>
    <w:tmpl w:val="99E0AF5E"/>
    <w:lvl w:ilvl="0" w:tplc="57E080B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2B784A15"/>
    <w:multiLevelType w:val="hybridMultilevel"/>
    <w:tmpl w:val="809673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2BB73CD3"/>
    <w:multiLevelType w:val="hybridMultilevel"/>
    <w:tmpl w:val="F6B06D90"/>
    <w:lvl w:ilvl="0" w:tplc="2C04FB9C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sz w:val="24"/>
      </w:rPr>
    </w:lvl>
    <w:lvl w:ilvl="1" w:tplc="7B560E3C">
      <w:start w:val="1"/>
      <w:numFmt w:val="lowerLetter"/>
      <w:lvlText w:val="%2."/>
      <w:lvlJc w:val="left"/>
      <w:pPr>
        <w:ind w:left="1506" w:hanging="360"/>
      </w:pPr>
      <w:rPr>
        <w:rFonts w:hint="default"/>
        <w:b w:val="0"/>
        <w:sz w:val="24"/>
      </w:r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7">
    <w:nsid w:val="2CDA5E3B"/>
    <w:multiLevelType w:val="multilevel"/>
    <w:tmpl w:val="00063B2A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35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6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1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5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7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79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28">
    <w:nsid w:val="2D7340AC"/>
    <w:multiLevelType w:val="multilevel"/>
    <w:tmpl w:val="9F0AE23C"/>
    <w:lvl w:ilvl="0">
      <w:start w:val="1"/>
      <w:numFmt w:val="decimal"/>
      <w:lvlText w:val="%1"/>
      <w:lvlJc w:val="left"/>
      <w:pPr>
        <w:ind w:left="950" w:hanging="360"/>
      </w:pPr>
      <w:rPr>
        <w:rFonts w:hint="default"/>
        <w:lang w:val="ms" w:eastAsia="en-US" w:bidi="ar-SA"/>
      </w:rPr>
    </w:lvl>
    <w:lvl w:ilvl="1">
      <w:start w:val="1"/>
      <w:numFmt w:val="decimal"/>
      <w:lvlText w:val="%1.%2"/>
      <w:lvlJc w:val="left"/>
      <w:pPr>
        <w:ind w:left="950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ms" w:eastAsia="en-US" w:bidi="ar-SA"/>
      </w:rPr>
    </w:lvl>
    <w:lvl w:ilvl="2">
      <w:start w:val="1"/>
      <w:numFmt w:val="decimal"/>
      <w:lvlText w:val="%3."/>
      <w:lvlJc w:val="left"/>
      <w:pPr>
        <w:ind w:left="1300" w:hanging="284"/>
      </w:pPr>
      <w:rPr>
        <w:rFonts w:ascii="Times New Roman" w:eastAsiaTheme="minorHAnsi" w:hAnsi="Times New Roman" w:cs="Times New Roman"/>
        <w:b w:val="0"/>
        <w:bCs w:val="0"/>
        <w:w w:val="100"/>
        <w:sz w:val="24"/>
        <w:szCs w:val="24"/>
        <w:lang w:val="ms" w:eastAsia="en-US" w:bidi="ar-SA"/>
      </w:rPr>
    </w:lvl>
    <w:lvl w:ilvl="3">
      <w:start w:val="1"/>
      <w:numFmt w:val="lowerLetter"/>
      <w:lvlText w:val="%4."/>
      <w:lvlJc w:val="left"/>
      <w:pPr>
        <w:ind w:left="1584" w:hanging="284"/>
      </w:pPr>
      <w:rPr>
        <w:rFonts w:ascii="Times New Roman" w:eastAsia="Times New Roman" w:hAnsi="Times New Roman" w:cs="Times New Roman" w:hint="default"/>
        <w:b w:val="0"/>
        <w:bCs w:val="0"/>
        <w:spacing w:val="-1"/>
        <w:w w:val="100"/>
        <w:sz w:val="24"/>
        <w:szCs w:val="24"/>
        <w:lang w:val="ms" w:eastAsia="en-US" w:bidi="ar-SA"/>
      </w:rPr>
    </w:lvl>
    <w:lvl w:ilvl="4">
      <w:numFmt w:val="bullet"/>
      <w:lvlText w:val="•"/>
      <w:lvlJc w:val="left"/>
      <w:pPr>
        <w:ind w:left="2777" w:hanging="284"/>
      </w:pPr>
      <w:rPr>
        <w:rFonts w:hint="default"/>
        <w:lang w:val="ms" w:eastAsia="en-US" w:bidi="ar-SA"/>
      </w:rPr>
    </w:lvl>
    <w:lvl w:ilvl="5">
      <w:numFmt w:val="bullet"/>
      <w:lvlText w:val="•"/>
      <w:lvlJc w:val="left"/>
      <w:pPr>
        <w:ind w:left="3975" w:hanging="284"/>
      </w:pPr>
      <w:rPr>
        <w:rFonts w:hint="default"/>
        <w:lang w:val="ms" w:eastAsia="en-US" w:bidi="ar-SA"/>
      </w:rPr>
    </w:lvl>
    <w:lvl w:ilvl="6">
      <w:numFmt w:val="bullet"/>
      <w:lvlText w:val="•"/>
      <w:lvlJc w:val="left"/>
      <w:pPr>
        <w:ind w:left="5173" w:hanging="284"/>
      </w:pPr>
      <w:rPr>
        <w:rFonts w:hint="default"/>
        <w:lang w:val="ms" w:eastAsia="en-US" w:bidi="ar-SA"/>
      </w:rPr>
    </w:lvl>
    <w:lvl w:ilvl="7">
      <w:numFmt w:val="bullet"/>
      <w:lvlText w:val="•"/>
      <w:lvlJc w:val="left"/>
      <w:pPr>
        <w:ind w:left="6371" w:hanging="284"/>
      </w:pPr>
      <w:rPr>
        <w:rFonts w:hint="default"/>
        <w:lang w:val="ms" w:eastAsia="en-US" w:bidi="ar-SA"/>
      </w:rPr>
    </w:lvl>
    <w:lvl w:ilvl="8">
      <w:numFmt w:val="bullet"/>
      <w:lvlText w:val="•"/>
      <w:lvlJc w:val="left"/>
      <w:pPr>
        <w:ind w:left="7569" w:hanging="284"/>
      </w:pPr>
      <w:rPr>
        <w:rFonts w:hint="default"/>
        <w:lang w:val="ms" w:eastAsia="en-US" w:bidi="ar-SA"/>
      </w:rPr>
    </w:lvl>
  </w:abstractNum>
  <w:abstractNum w:abstractNumId="29">
    <w:nsid w:val="2DCC3257"/>
    <w:multiLevelType w:val="multilevel"/>
    <w:tmpl w:val="A6E41672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740" w:hanging="66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5"/>
      <w:numFmt w:val="decimal"/>
      <w:isLgl/>
      <w:lvlText w:val="%1.%2.%3.%4"/>
      <w:lvlJc w:val="left"/>
      <w:pPr>
        <w:ind w:left="1890" w:hanging="720"/>
      </w:pPr>
      <w:rPr>
        <w:rFonts w:ascii="Times New Roman" w:hAnsi="Times New Roman" w:cs="Times New Roman" w:hint="default"/>
        <w:b/>
        <w:bCs/>
        <w:color w:val="auto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30">
    <w:nsid w:val="2FCD094D"/>
    <w:multiLevelType w:val="hybridMultilevel"/>
    <w:tmpl w:val="216CA276"/>
    <w:lvl w:ilvl="0" w:tplc="04090001">
      <w:start w:val="1"/>
      <w:numFmt w:val="bullet"/>
      <w:lvlText w:val=""/>
      <w:lvlJc w:val="left"/>
      <w:pPr>
        <w:ind w:left="16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3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80" w:hanging="360"/>
      </w:pPr>
      <w:rPr>
        <w:rFonts w:ascii="Wingdings" w:hAnsi="Wingdings" w:hint="default"/>
      </w:rPr>
    </w:lvl>
  </w:abstractNum>
  <w:abstractNum w:abstractNumId="31">
    <w:nsid w:val="2FD7069E"/>
    <w:multiLevelType w:val="multilevel"/>
    <w:tmpl w:val="9F0AE23C"/>
    <w:lvl w:ilvl="0">
      <w:start w:val="1"/>
      <w:numFmt w:val="decimal"/>
      <w:lvlText w:val="%1"/>
      <w:lvlJc w:val="left"/>
      <w:pPr>
        <w:ind w:left="950" w:hanging="360"/>
      </w:pPr>
      <w:rPr>
        <w:rFonts w:hint="default"/>
        <w:lang w:val="ms" w:eastAsia="en-US" w:bidi="ar-SA"/>
      </w:rPr>
    </w:lvl>
    <w:lvl w:ilvl="1">
      <w:start w:val="1"/>
      <w:numFmt w:val="decimal"/>
      <w:lvlText w:val="%1.%2"/>
      <w:lvlJc w:val="left"/>
      <w:pPr>
        <w:ind w:left="950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ms" w:eastAsia="en-US" w:bidi="ar-SA"/>
      </w:rPr>
    </w:lvl>
    <w:lvl w:ilvl="2">
      <w:start w:val="1"/>
      <w:numFmt w:val="decimal"/>
      <w:lvlText w:val="%3."/>
      <w:lvlJc w:val="left"/>
      <w:pPr>
        <w:ind w:left="1300" w:hanging="284"/>
      </w:pPr>
      <w:rPr>
        <w:rFonts w:ascii="Times New Roman" w:eastAsiaTheme="minorHAnsi" w:hAnsi="Times New Roman" w:cs="Times New Roman"/>
        <w:b w:val="0"/>
        <w:bCs w:val="0"/>
        <w:w w:val="100"/>
        <w:sz w:val="24"/>
        <w:szCs w:val="24"/>
        <w:lang w:val="ms" w:eastAsia="en-US" w:bidi="ar-SA"/>
      </w:rPr>
    </w:lvl>
    <w:lvl w:ilvl="3">
      <w:start w:val="1"/>
      <w:numFmt w:val="lowerLetter"/>
      <w:lvlText w:val="%4."/>
      <w:lvlJc w:val="left"/>
      <w:pPr>
        <w:ind w:left="1584" w:hanging="284"/>
      </w:pPr>
      <w:rPr>
        <w:rFonts w:ascii="Times New Roman" w:eastAsia="Times New Roman" w:hAnsi="Times New Roman" w:cs="Times New Roman" w:hint="default"/>
        <w:b w:val="0"/>
        <w:bCs w:val="0"/>
        <w:spacing w:val="-1"/>
        <w:w w:val="100"/>
        <w:sz w:val="24"/>
        <w:szCs w:val="24"/>
        <w:lang w:val="ms" w:eastAsia="en-US" w:bidi="ar-SA"/>
      </w:rPr>
    </w:lvl>
    <w:lvl w:ilvl="4">
      <w:numFmt w:val="bullet"/>
      <w:lvlText w:val="•"/>
      <w:lvlJc w:val="left"/>
      <w:pPr>
        <w:ind w:left="2777" w:hanging="284"/>
      </w:pPr>
      <w:rPr>
        <w:rFonts w:hint="default"/>
        <w:lang w:val="ms" w:eastAsia="en-US" w:bidi="ar-SA"/>
      </w:rPr>
    </w:lvl>
    <w:lvl w:ilvl="5">
      <w:numFmt w:val="bullet"/>
      <w:lvlText w:val="•"/>
      <w:lvlJc w:val="left"/>
      <w:pPr>
        <w:ind w:left="3975" w:hanging="284"/>
      </w:pPr>
      <w:rPr>
        <w:rFonts w:hint="default"/>
        <w:lang w:val="ms" w:eastAsia="en-US" w:bidi="ar-SA"/>
      </w:rPr>
    </w:lvl>
    <w:lvl w:ilvl="6">
      <w:numFmt w:val="bullet"/>
      <w:lvlText w:val="•"/>
      <w:lvlJc w:val="left"/>
      <w:pPr>
        <w:ind w:left="5173" w:hanging="284"/>
      </w:pPr>
      <w:rPr>
        <w:rFonts w:hint="default"/>
        <w:lang w:val="ms" w:eastAsia="en-US" w:bidi="ar-SA"/>
      </w:rPr>
    </w:lvl>
    <w:lvl w:ilvl="7">
      <w:numFmt w:val="bullet"/>
      <w:lvlText w:val="•"/>
      <w:lvlJc w:val="left"/>
      <w:pPr>
        <w:ind w:left="6371" w:hanging="284"/>
      </w:pPr>
      <w:rPr>
        <w:rFonts w:hint="default"/>
        <w:lang w:val="ms" w:eastAsia="en-US" w:bidi="ar-SA"/>
      </w:rPr>
    </w:lvl>
    <w:lvl w:ilvl="8">
      <w:numFmt w:val="bullet"/>
      <w:lvlText w:val="•"/>
      <w:lvlJc w:val="left"/>
      <w:pPr>
        <w:ind w:left="7569" w:hanging="284"/>
      </w:pPr>
      <w:rPr>
        <w:rFonts w:hint="default"/>
        <w:lang w:val="ms" w:eastAsia="en-US" w:bidi="ar-SA"/>
      </w:rPr>
    </w:lvl>
  </w:abstractNum>
  <w:abstractNum w:abstractNumId="32">
    <w:nsid w:val="31623DF3"/>
    <w:multiLevelType w:val="hybridMultilevel"/>
    <w:tmpl w:val="1200EA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31752379"/>
    <w:multiLevelType w:val="hybridMultilevel"/>
    <w:tmpl w:val="D158A894"/>
    <w:lvl w:ilvl="0" w:tplc="4386C54E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4">
    <w:nsid w:val="3213511A"/>
    <w:multiLevelType w:val="hybridMultilevel"/>
    <w:tmpl w:val="11BE1B9C"/>
    <w:lvl w:ilvl="0" w:tplc="04090001">
      <w:start w:val="1"/>
      <w:numFmt w:val="bullet"/>
      <w:lvlText w:val=""/>
      <w:lvlJc w:val="left"/>
      <w:pPr>
        <w:ind w:left="106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8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6" w:hanging="360"/>
      </w:pPr>
      <w:rPr>
        <w:rFonts w:ascii="Wingdings" w:hAnsi="Wingdings" w:hint="default"/>
      </w:rPr>
    </w:lvl>
  </w:abstractNum>
  <w:abstractNum w:abstractNumId="35">
    <w:nsid w:val="32FE7F6D"/>
    <w:multiLevelType w:val="hybridMultilevel"/>
    <w:tmpl w:val="B8B6CC12"/>
    <w:lvl w:ilvl="0" w:tplc="04090001">
      <w:start w:val="1"/>
      <w:numFmt w:val="bullet"/>
      <w:lvlText w:val=""/>
      <w:lvlJc w:val="left"/>
      <w:pPr>
        <w:ind w:left="108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1" w:hanging="360"/>
      </w:pPr>
      <w:rPr>
        <w:rFonts w:ascii="Wingdings" w:hAnsi="Wingdings" w:hint="default"/>
      </w:rPr>
    </w:lvl>
  </w:abstractNum>
  <w:abstractNum w:abstractNumId="36">
    <w:nsid w:val="34944CE5"/>
    <w:multiLevelType w:val="hybridMultilevel"/>
    <w:tmpl w:val="6414B81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35B179AF"/>
    <w:multiLevelType w:val="hybridMultilevel"/>
    <w:tmpl w:val="F0687A74"/>
    <w:lvl w:ilvl="0" w:tplc="47F60716">
      <w:start w:val="1"/>
      <w:numFmt w:val="decimal"/>
      <w:lvlText w:val="%1."/>
      <w:lvlJc w:val="left"/>
      <w:pPr>
        <w:ind w:left="786" w:hanging="360"/>
      </w:pPr>
      <w:rPr>
        <w:rFonts w:hint="default"/>
        <w:sz w:val="24"/>
      </w:rPr>
    </w:lvl>
    <w:lvl w:ilvl="1" w:tplc="8D8256AE">
      <w:start w:val="1"/>
      <w:numFmt w:val="decimal"/>
      <w:lvlText w:val="%2)"/>
      <w:lvlJc w:val="left"/>
      <w:pPr>
        <w:ind w:left="1950" w:hanging="87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37307A77"/>
    <w:multiLevelType w:val="hybridMultilevel"/>
    <w:tmpl w:val="24400C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377540DB"/>
    <w:multiLevelType w:val="hybridMultilevel"/>
    <w:tmpl w:val="66A8C842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7">
      <w:start w:val="1"/>
      <w:numFmt w:val="lowerLetter"/>
      <w:lvlText w:val="%2)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0">
    <w:nsid w:val="381D7A8E"/>
    <w:multiLevelType w:val="hybridMultilevel"/>
    <w:tmpl w:val="B8BEDA28"/>
    <w:lvl w:ilvl="0" w:tplc="04090001">
      <w:start w:val="1"/>
      <w:numFmt w:val="bullet"/>
      <w:lvlText w:val=""/>
      <w:lvlJc w:val="left"/>
      <w:pPr>
        <w:ind w:left="106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8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6" w:hanging="360"/>
      </w:pPr>
      <w:rPr>
        <w:rFonts w:ascii="Wingdings" w:hAnsi="Wingdings" w:hint="default"/>
      </w:rPr>
    </w:lvl>
  </w:abstractNum>
  <w:abstractNum w:abstractNumId="41">
    <w:nsid w:val="388B6670"/>
    <w:multiLevelType w:val="hybridMultilevel"/>
    <w:tmpl w:val="E40642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3C136A6A"/>
    <w:multiLevelType w:val="hybridMultilevel"/>
    <w:tmpl w:val="4CE0B39A"/>
    <w:lvl w:ilvl="0" w:tplc="04090001">
      <w:start w:val="1"/>
      <w:numFmt w:val="bullet"/>
      <w:lvlText w:val=""/>
      <w:lvlJc w:val="left"/>
      <w:pPr>
        <w:ind w:left="103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5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7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9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1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3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5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7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96" w:hanging="360"/>
      </w:pPr>
      <w:rPr>
        <w:rFonts w:ascii="Wingdings" w:hAnsi="Wingdings" w:hint="default"/>
      </w:rPr>
    </w:lvl>
  </w:abstractNum>
  <w:abstractNum w:abstractNumId="43">
    <w:nsid w:val="3D243E6E"/>
    <w:multiLevelType w:val="hybridMultilevel"/>
    <w:tmpl w:val="BDA85A64"/>
    <w:lvl w:ilvl="0" w:tplc="51385AB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7">
      <w:start w:val="1"/>
      <w:numFmt w:val="lowerLetter"/>
      <w:lvlText w:val="%2)"/>
      <w:lvlJc w:val="left"/>
      <w:pPr>
        <w:ind w:left="2356" w:hanging="360"/>
      </w:pPr>
      <w:rPr>
        <w:rFonts w:hint="default"/>
        <w:i w:val="0"/>
      </w:rPr>
    </w:lvl>
    <w:lvl w:ilvl="2" w:tplc="0409001B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44">
    <w:nsid w:val="3DB934A5"/>
    <w:multiLevelType w:val="hybridMultilevel"/>
    <w:tmpl w:val="134A43B6"/>
    <w:lvl w:ilvl="0" w:tplc="9EEE7BB4">
      <w:start w:val="1"/>
      <w:numFmt w:val="decimal"/>
      <w:lvlText w:val="%1."/>
      <w:lvlJc w:val="left"/>
      <w:pPr>
        <w:ind w:left="21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5">
    <w:nsid w:val="3F26559C"/>
    <w:multiLevelType w:val="hybridMultilevel"/>
    <w:tmpl w:val="18A271BA"/>
    <w:lvl w:ilvl="0" w:tplc="AD10BD0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>
    <w:nsid w:val="40E679E0"/>
    <w:multiLevelType w:val="hybridMultilevel"/>
    <w:tmpl w:val="8DBA7E6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7">
    <w:nsid w:val="41231C5A"/>
    <w:multiLevelType w:val="hybridMultilevel"/>
    <w:tmpl w:val="E4621620"/>
    <w:lvl w:ilvl="0" w:tplc="741E269E">
      <w:start w:val="1"/>
      <w:numFmt w:val="decimal"/>
      <w:lvlText w:val="%1."/>
      <w:lvlJc w:val="left"/>
      <w:pPr>
        <w:ind w:left="21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8">
    <w:nsid w:val="456D306F"/>
    <w:multiLevelType w:val="hybridMultilevel"/>
    <w:tmpl w:val="3E76B1A0"/>
    <w:lvl w:ilvl="0" w:tplc="F35A498C">
      <w:numFmt w:val="bullet"/>
      <w:lvlText w:val="-"/>
      <w:lvlJc w:val="left"/>
      <w:pPr>
        <w:ind w:left="706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2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46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66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586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06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26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46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66" w:hanging="360"/>
      </w:pPr>
      <w:rPr>
        <w:rFonts w:ascii="Wingdings" w:hAnsi="Wingdings" w:hint="default"/>
      </w:rPr>
    </w:lvl>
  </w:abstractNum>
  <w:abstractNum w:abstractNumId="49">
    <w:nsid w:val="47FF53FF"/>
    <w:multiLevelType w:val="hybridMultilevel"/>
    <w:tmpl w:val="4DC4C174"/>
    <w:lvl w:ilvl="0" w:tplc="04090017">
      <w:start w:val="1"/>
      <w:numFmt w:val="lowerLetter"/>
      <w:lvlText w:val="%1)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50">
    <w:nsid w:val="486A4B79"/>
    <w:multiLevelType w:val="multilevel"/>
    <w:tmpl w:val="65D880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51">
    <w:nsid w:val="48E66D63"/>
    <w:multiLevelType w:val="hybridMultilevel"/>
    <w:tmpl w:val="5776CC7C"/>
    <w:lvl w:ilvl="0" w:tplc="4F56EBE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5C5221E4">
      <w:start w:val="1"/>
      <w:numFmt w:val="decimal"/>
      <w:lvlText w:val="%2)"/>
      <w:lvlJc w:val="left"/>
      <w:pPr>
        <w:ind w:left="216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>
    <w:nsid w:val="4B9B3435"/>
    <w:multiLevelType w:val="hybridMultilevel"/>
    <w:tmpl w:val="49825E0C"/>
    <w:lvl w:ilvl="0" w:tplc="685E5B6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4BB93ACF"/>
    <w:multiLevelType w:val="hybridMultilevel"/>
    <w:tmpl w:val="A08810CA"/>
    <w:lvl w:ilvl="0" w:tplc="0409000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  <w:b w:val="0"/>
      </w:rPr>
    </w:lvl>
    <w:lvl w:ilvl="1" w:tplc="04090003">
      <w:start w:val="1"/>
      <w:numFmt w:val="bullet"/>
      <w:lvlText w:val="o"/>
      <w:lvlJc w:val="left"/>
      <w:pPr>
        <w:ind w:left="30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7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45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52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9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66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73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8100" w:hanging="360"/>
      </w:pPr>
      <w:rPr>
        <w:rFonts w:ascii="Wingdings" w:hAnsi="Wingdings" w:hint="default"/>
      </w:rPr>
    </w:lvl>
  </w:abstractNum>
  <w:abstractNum w:abstractNumId="54">
    <w:nsid w:val="4C7156DB"/>
    <w:multiLevelType w:val="multilevel"/>
    <w:tmpl w:val="EA3A4B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>
    <w:nsid w:val="4CAA5F6C"/>
    <w:multiLevelType w:val="hybridMultilevel"/>
    <w:tmpl w:val="E1E0FDCE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>
    <w:nsid w:val="4F6A56CC"/>
    <w:multiLevelType w:val="hybridMultilevel"/>
    <w:tmpl w:val="76621434"/>
    <w:lvl w:ilvl="0" w:tplc="3DC4EBFA">
      <w:start w:val="2"/>
      <w:numFmt w:val="upp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57">
    <w:nsid w:val="50DE11CF"/>
    <w:multiLevelType w:val="hybridMultilevel"/>
    <w:tmpl w:val="B3A08524"/>
    <w:lvl w:ilvl="0" w:tplc="04090001">
      <w:start w:val="1"/>
      <w:numFmt w:val="bullet"/>
      <w:lvlText w:val=""/>
      <w:lvlJc w:val="left"/>
      <w:pPr>
        <w:ind w:left="16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3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80" w:hanging="360"/>
      </w:pPr>
      <w:rPr>
        <w:rFonts w:ascii="Wingdings" w:hAnsi="Wingdings" w:hint="default"/>
      </w:rPr>
    </w:lvl>
  </w:abstractNum>
  <w:abstractNum w:abstractNumId="58">
    <w:nsid w:val="51200FCF"/>
    <w:multiLevelType w:val="hybridMultilevel"/>
    <w:tmpl w:val="A1281E42"/>
    <w:lvl w:ilvl="0" w:tplc="CB7A932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9">
    <w:nsid w:val="514578A6"/>
    <w:multiLevelType w:val="hybridMultilevel"/>
    <w:tmpl w:val="92C89E80"/>
    <w:lvl w:ilvl="0" w:tplc="04090001">
      <w:start w:val="1"/>
      <w:numFmt w:val="bullet"/>
      <w:lvlText w:val=""/>
      <w:lvlJc w:val="left"/>
      <w:pPr>
        <w:ind w:left="706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2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46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66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586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06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26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46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66" w:hanging="360"/>
      </w:pPr>
      <w:rPr>
        <w:rFonts w:ascii="Wingdings" w:hAnsi="Wingdings" w:hint="default"/>
      </w:rPr>
    </w:lvl>
  </w:abstractNum>
  <w:abstractNum w:abstractNumId="60">
    <w:nsid w:val="54417A32"/>
    <w:multiLevelType w:val="hybridMultilevel"/>
    <w:tmpl w:val="3C8AD398"/>
    <w:lvl w:ilvl="0" w:tplc="0409000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702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774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8460" w:hanging="360"/>
      </w:pPr>
      <w:rPr>
        <w:rFonts w:ascii="Wingdings" w:hAnsi="Wingdings" w:hint="default"/>
      </w:rPr>
    </w:lvl>
  </w:abstractNum>
  <w:abstractNum w:abstractNumId="61">
    <w:nsid w:val="55A01C80"/>
    <w:multiLevelType w:val="hybridMultilevel"/>
    <w:tmpl w:val="F6F24668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62">
    <w:nsid w:val="5B517CE9"/>
    <w:multiLevelType w:val="hybridMultilevel"/>
    <w:tmpl w:val="AFAA8B72"/>
    <w:lvl w:ilvl="0" w:tplc="44B43604">
      <w:numFmt w:val="bullet"/>
      <w:lvlText w:val="-"/>
      <w:lvlJc w:val="left"/>
      <w:pPr>
        <w:ind w:left="1111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71" w:hanging="360"/>
      </w:pPr>
      <w:rPr>
        <w:rFonts w:ascii="Wingdings" w:hAnsi="Wingdings" w:hint="default"/>
      </w:rPr>
    </w:lvl>
  </w:abstractNum>
  <w:abstractNum w:abstractNumId="63">
    <w:nsid w:val="5E6E6AA4"/>
    <w:multiLevelType w:val="hybridMultilevel"/>
    <w:tmpl w:val="030C6224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4">
    <w:nsid w:val="5E720927"/>
    <w:multiLevelType w:val="hybridMultilevel"/>
    <w:tmpl w:val="7B46D3D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21A11C2">
      <w:start w:val="1"/>
      <w:numFmt w:val="lowerLetter"/>
      <w:lvlText w:val="%2)"/>
      <w:lvlJc w:val="left"/>
      <w:pPr>
        <w:ind w:left="2160" w:hanging="360"/>
      </w:pPr>
      <w:rPr>
        <w:rFonts w:hint="default"/>
      </w:rPr>
    </w:lvl>
    <w:lvl w:ilvl="2" w:tplc="C5200AE0">
      <w:start w:val="1"/>
      <w:numFmt w:val="lowerLetter"/>
      <w:lvlText w:val="%3."/>
      <w:lvlJc w:val="left"/>
      <w:pPr>
        <w:ind w:left="306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5">
    <w:nsid w:val="5F5047BF"/>
    <w:multiLevelType w:val="hybridMultilevel"/>
    <w:tmpl w:val="519C4AAA"/>
    <w:lvl w:ilvl="0" w:tplc="F35A498C">
      <w:numFmt w:val="bullet"/>
      <w:lvlText w:val="-"/>
      <w:lvlJc w:val="left"/>
      <w:pPr>
        <w:ind w:left="1066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8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6" w:hanging="360"/>
      </w:pPr>
      <w:rPr>
        <w:rFonts w:ascii="Wingdings" w:hAnsi="Wingdings" w:hint="default"/>
      </w:rPr>
    </w:lvl>
  </w:abstractNum>
  <w:abstractNum w:abstractNumId="66">
    <w:nsid w:val="60376957"/>
    <w:multiLevelType w:val="hybridMultilevel"/>
    <w:tmpl w:val="61BAB328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6E1A5F22">
      <w:start w:val="1"/>
      <w:numFmt w:val="lowerLetter"/>
      <w:lvlText w:val="%2)"/>
      <w:lvlJc w:val="left"/>
      <w:pPr>
        <w:ind w:left="2160" w:hanging="360"/>
      </w:pPr>
      <w:rPr>
        <w:rFonts w:hint="default"/>
      </w:rPr>
    </w:lvl>
    <w:lvl w:ilvl="2" w:tplc="97C6132C">
      <w:start w:val="1"/>
      <w:numFmt w:val="decimal"/>
      <w:lvlText w:val="%3."/>
      <w:lvlJc w:val="left"/>
      <w:pPr>
        <w:ind w:left="306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7">
    <w:nsid w:val="62C97B9F"/>
    <w:multiLevelType w:val="multilevel"/>
    <w:tmpl w:val="73DA0C3C"/>
    <w:lvl w:ilvl="0">
      <w:start w:val="1"/>
      <w:numFmt w:val="decimal"/>
      <w:lvlText w:val="%1."/>
      <w:lvlJc w:val="left"/>
      <w:pPr>
        <w:ind w:left="2415" w:hanging="975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92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68">
    <w:nsid w:val="646F528F"/>
    <w:multiLevelType w:val="hybridMultilevel"/>
    <w:tmpl w:val="D28CEF1C"/>
    <w:lvl w:ilvl="0" w:tplc="8CD8E1D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9">
    <w:nsid w:val="699B33B0"/>
    <w:multiLevelType w:val="hybridMultilevel"/>
    <w:tmpl w:val="4A424E82"/>
    <w:lvl w:ilvl="0" w:tplc="44B43604">
      <w:numFmt w:val="bullet"/>
      <w:lvlText w:val="-"/>
      <w:lvlJc w:val="left"/>
      <w:pPr>
        <w:ind w:left="1471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19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1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3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5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7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9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1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31" w:hanging="360"/>
      </w:pPr>
      <w:rPr>
        <w:rFonts w:ascii="Wingdings" w:hAnsi="Wingdings" w:hint="default"/>
      </w:rPr>
    </w:lvl>
  </w:abstractNum>
  <w:abstractNum w:abstractNumId="70">
    <w:nsid w:val="6B016210"/>
    <w:multiLevelType w:val="hybridMultilevel"/>
    <w:tmpl w:val="715AE1E4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1">
    <w:nsid w:val="6B1F452D"/>
    <w:multiLevelType w:val="hybridMultilevel"/>
    <w:tmpl w:val="3C32AD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>
    <w:nsid w:val="6CA01753"/>
    <w:multiLevelType w:val="multilevel"/>
    <w:tmpl w:val="867E3A08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1440" w:hanging="72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2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73">
    <w:nsid w:val="6ED24727"/>
    <w:multiLevelType w:val="hybridMultilevel"/>
    <w:tmpl w:val="01767A08"/>
    <w:lvl w:ilvl="0" w:tplc="D2B60BC0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74">
    <w:nsid w:val="706E0585"/>
    <w:multiLevelType w:val="hybridMultilevel"/>
    <w:tmpl w:val="FE943DC2"/>
    <w:lvl w:ilvl="0" w:tplc="35F4255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71884FFC"/>
    <w:multiLevelType w:val="hybridMultilevel"/>
    <w:tmpl w:val="EA5A03C6"/>
    <w:lvl w:ilvl="0" w:tplc="F5D81454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9C658E2">
      <w:start w:val="1"/>
      <w:numFmt w:val="lowerLetter"/>
      <w:lvlText w:val="%2)"/>
      <w:lvlJc w:val="left"/>
      <w:pPr>
        <w:ind w:left="153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6">
    <w:nsid w:val="7217226D"/>
    <w:multiLevelType w:val="hybridMultilevel"/>
    <w:tmpl w:val="76283FAE"/>
    <w:lvl w:ilvl="0" w:tplc="6FA213CE">
      <w:start w:val="1"/>
      <w:numFmt w:val="lowerLetter"/>
      <w:lvlText w:val="%1."/>
      <w:lvlJc w:val="left"/>
      <w:pPr>
        <w:ind w:left="1287" w:hanging="360"/>
      </w:pPr>
      <w:rPr>
        <w:b w:val="0"/>
        <w:bCs w:val="0"/>
        <w:sz w:val="24"/>
        <w:szCs w:val="20"/>
      </w:rPr>
    </w:lvl>
    <w:lvl w:ilvl="1" w:tplc="04210019">
      <w:start w:val="1"/>
      <w:numFmt w:val="lowerLetter"/>
      <w:lvlText w:val="%2."/>
      <w:lvlJc w:val="left"/>
      <w:pPr>
        <w:ind w:left="2007" w:hanging="360"/>
      </w:pPr>
    </w:lvl>
    <w:lvl w:ilvl="2" w:tplc="0421001B">
      <w:start w:val="1"/>
      <w:numFmt w:val="lowerRoman"/>
      <w:lvlText w:val="%3."/>
      <w:lvlJc w:val="right"/>
      <w:pPr>
        <w:ind w:left="2727" w:hanging="180"/>
      </w:pPr>
    </w:lvl>
    <w:lvl w:ilvl="3" w:tplc="0421000F">
      <w:start w:val="1"/>
      <w:numFmt w:val="decimal"/>
      <w:lvlText w:val="%4."/>
      <w:lvlJc w:val="left"/>
      <w:pPr>
        <w:ind w:left="3447" w:hanging="360"/>
      </w:pPr>
    </w:lvl>
    <w:lvl w:ilvl="4" w:tplc="04210019">
      <w:start w:val="1"/>
      <w:numFmt w:val="lowerLetter"/>
      <w:lvlText w:val="%5."/>
      <w:lvlJc w:val="left"/>
      <w:pPr>
        <w:ind w:left="4167" w:hanging="360"/>
      </w:pPr>
    </w:lvl>
    <w:lvl w:ilvl="5" w:tplc="0421001B">
      <w:start w:val="1"/>
      <w:numFmt w:val="lowerRoman"/>
      <w:lvlText w:val="%6."/>
      <w:lvlJc w:val="right"/>
      <w:pPr>
        <w:ind w:left="4887" w:hanging="180"/>
      </w:pPr>
    </w:lvl>
    <w:lvl w:ilvl="6" w:tplc="0421000F">
      <w:start w:val="1"/>
      <w:numFmt w:val="decimal"/>
      <w:lvlText w:val="%7."/>
      <w:lvlJc w:val="left"/>
      <w:pPr>
        <w:ind w:left="5607" w:hanging="360"/>
      </w:pPr>
    </w:lvl>
    <w:lvl w:ilvl="7" w:tplc="04210019">
      <w:start w:val="1"/>
      <w:numFmt w:val="lowerLetter"/>
      <w:lvlText w:val="%8."/>
      <w:lvlJc w:val="left"/>
      <w:pPr>
        <w:ind w:left="6327" w:hanging="360"/>
      </w:pPr>
    </w:lvl>
    <w:lvl w:ilvl="8" w:tplc="0421001B">
      <w:start w:val="1"/>
      <w:numFmt w:val="lowerRoman"/>
      <w:lvlText w:val="%9."/>
      <w:lvlJc w:val="right"/>
      <w:pPr>
        <w:ind w:left="7047" w:hanging="180"/>
      </w:pPr>
    </w:lvl>
  </w:abstractNum>
  <w:abstractNum w:abstractNumId="77">
    <w:nsid w:val="72200423"/>
    <w:multiLevelType w:val="hybridMultilevel"/>
    <w:tmpl w:val="EA402234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8">
    <w:nsid w:val="72DE6EE5"/>
    <w:multiLevelType w:val="hybridMultilevel"/>
    <w:tmpl w:val="2EA8697A"/>
    <w:lvl w:ilvl="0" w:tplc="04090001">
      <w:start w:val="1"/>
      <w:numFmt w:val="bullet"/>
      <w:lvlText w:val=""/>
      <w:lvlJc w:val="left"/>
      <w:pPr>
        <w:ind w:left="16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3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80" w:hanging="360"/>
      </w:pPr>
      <w:rPr>
        <w:rFonts w:ascii="Wingdings" w:hAnsi="Wingdings" w:hint="default"/>
      </w:rPr>
    </w:lvl>
  </w:abstractNum>
  <w:abstractNum w:abstractNumId="79">
    <w:nsid w:val="72E04666"/>
    <w:multiLevelType w:val="hybridMultilevel"/>
    <w:tmpl w:val="3CAAA9BE"/>
    <w:lvl w:ilvl="0" w:tplc="E5C2C3C0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80">
    <w:nsid w:val="743F720F"/>
    <w:multiLevelType w:val="hybridMultilevel"/>
    <w:tmpl w:val="1B4C8330"/>
    <w:lvl w:ilvl="0" w:tplc="7098E8B0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1">
    <w:nsid w:val="750A5170"/>
    <w:multiLevelType w:val="hybridMultilevel"/>
    <w:tmpl w:val="5C5CB4E6"/>
    <w:lvl w:ilvl="0" w:tplc="D62CEC4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>
    <w:nsid w:val="7BA2551E"/>
    <w:multiLevelType w:val="hybridMultilevel"/>
    <w:tmpl w:val="9B7EDE2E"/>
    <w:lvl w:ilvl="0" w:tplc="988E0CE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8"/>
  </w:num>
  <w:num w:numId="2">
    <w:abstractNumId w:val="4"/>
  </w:num>
  <w:num w:numId="3">
    <w:abstractNumId w:val="23"/>
  </w:num>
  <w:num w:numId="4">
    <w:abstractNumId w:val="72"/>
  </w:num>
  <w:num w:numId="5">
    <w:abstractNumId w:val="51"/>
  </w:num>
  <w:num w:numId="6">
    <w:abstractNumId w:val="27"/>
  </w:num>
  <w:num w:numId="7">
    <w:abstractNumId w:val="28"/>
  </w:num>
  <w:num w:numId="8">
    <w:abstractNumId w:val="66"/>
  </w:num>
  <w:num w:numId="9">
    <w:abstractNumId w:val="3"/>
  </w:num>
  <w:num w:numId="10">
    <w:abstractNumId w:val="45"/>
  </w:num>
  <w:num w:numId="11">
    <w:abstractNumId w:val="80"/>
  </w:num>
  <w:num w:numId="12">
    <w:abstractNumId w:val="55"/>
  </w:num>
  <w:num w:numId="13">
    <w:abstractNumId w:val="77"/>
  </w:num>
  <w:num w:numId="14">
    <w:abstractNumId w:val="7"/>
  </w:num>
  <w:num w:numId="15">
    <w:abstractNumId w:val="29"/>
  </w:num>
  <w:num w:numId="16">
    <w:abstractNumId w:val="50"/>
  </w:num>
  <w:num w:numId="17">
    <w:abstractNumId w:val="43"/>
  </w:num>
  <w:num w:numId="18">
    <w:abstractNumId w:val="2"/>
  </w:num>
  <w:num w:numId="19">
    <w:abstractNumId w:val="75"/>
  </w:num>
  <w:num w:numId="20">
    <w:abstractNumId w:val="49"/>
  </w:num>
  <w:num w:numId="21">
    <w:abstractNumId w:val="39"/>
  </w:num>
  <w:num w:numId="22">
    <w:abstractNumId w:val="70"/>
  </w:num>
  <w:num w:numId="23">
    <w:abstractNumId w:val="0"/>
  </w:num>
  <w:num w:numId="24">
    <w:abstractNumId w:val="64"/>
  </w:num>
  <w:num w:numId="25">
    <w:abstractNumId w:val="36"/>
  </w:num>
  <w:num w:numId="26">
    <w:abstractNumId w:val="31"/>
  </w:num>
  <w:num w:numId="27">
    <w:abstractNumId w:val="21"/>
  </w:num>
  <w:num w:numId="28">
    <w:abstractNumId w:val="63"/>
  </w:num>
  <w:num w:numId="29">
    <w:abstractNumId w:val="7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5"/>
  </w:num>
  <w:num w:numId="32">
    <w:abstractNumId w:val="20"/>
  </w:num>
  <w:num w:numId="33">
    <w:abstractNumId w:val="14"/>
  </w:num>
  <w:num w:numId="34">
    <w:abstractNumId w:val="76"/>
  </w:num>
  <w:num w:numId="35">
    <w:abstractNumId w:val="26"/>
  </w:num>
  <w:num w:numId="36">
    <w:abstractNumId w:val="67"/>
  </w:num>
  <w:num w:numId="37">
    <w:abstractNumId w:val="37"/>
  </w:num>
  <w:num w:numId="38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7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7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46"/>
  </w:num>
  <w:num w:numId="42">
    <w:abstractNumId w:val="19"/>
  </w:num>
  <w:num w:numId="43">
    <w:abstractNumId w:val="16"/>
  </w:num>
  <w:num w:numId="44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60"/>
  </w:num>
  <w:num w:numId="46">
    <w:abstractNumId w:val="53"/>
  </w:num>
  <w:num w:numId="47">
    <w:abstractNumId w:val="41"/>
  </w:num>
  <w:num w:numId="48">
    <w:abstractNumId w:val="38"/>
  </w:num>
  <w:num w:numId="49">
    <w:abstractNumId w:val="40"/>
  </w:num>
  <w:num w:numId="50">
    <w:abstractNumId w:val="48"/>
  </w:num>
  <w:num w:numId="51">
    <w:abstractNumId w:val="5"/>
  </w:num>
  <w:num w:numId="52">
    <w:abstractNumId w:val="8"/>
  </w:num>
  <w:num w:numId="53">
    <w:abstractNumId w:val="42"/>
  </w:num>
  <w:num w:numId="54">
    <w:abstractNumId w:val="71"/>
  </w:num>
  <w:num w:numId="55">
    <w:abstractNumId w:val="34"/>
  </w:num>
  <w:num w:numId="56">
    <w:abstractNumId w:val="32"/>
  </w:num>
  <w:num w:numId="57">
    <w:abstractNumId w:val="59"/>
  </w:num>
  <w:num w:numId="58">
    <w:abstractNumId w:val="1"/>
  </w:num>
  <w:num w:numId="59">
    <w:abstractNumId w:val="54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60">
    <w:abstractNumId w:val="11"/>
  </w:num>
  <w:num w:numId="61">
    <w:abstractNumId w:val="56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2">
    <w:abstractNumId w:val="18"/>
  </w:num>
  <w:num w:numId="63">
    <w:abstractNumId w:val="17"/>
  </w:num>
  <w:num w:numId="64">
    <w:abstractNumId w:val="9"/>
  </w:num>
  <w:num w:numId="65">
    <w:abstractNumId w:val="61"/>
  </w:num>
  <w:num w:numId="66">
    <w:abstractNumId w:val="6"/>
  </w:num>
  <w:num w:numId="67">
    <w:abstractNumId w:val="65"/>
  </w:num>
  <w:num w:numId="68">
    <w:abstractNumId w:val="35"/>
  </w:num>
  <w:num w:numId="69">
    <w:abstractNumId w:val="25"/>
  </w:num>
  <w:num w:numId="70">
    <w:abstractNumId w:val="12"/>
  </w:num>
  <w:num w:numId="71">
    <w:abstractNumId w:val="69"/>
  </w:num>
  <w:num w:numId="72">
    <w:abstractNumId w:val="62"/>
  </w:num>
  <w:num w:numId="73">
    <w:abstractNumId w:val="33"/>
  </w:num>
  <w:num w:numId="74">
    <w:abstractNumId w:val="57"/>
  </w:num>
  <w:num w:numId="75">
    <w:abstractNumId w:val="30"/>
  </w:num>
  <w:num w:numId="76">
    <w:abstractNumId w:val="78"/>
  </w:num>
  <w:num w:numId="77">
    <w:abstractNumId w:val="13"/>
  </w:num>
  <w:num w:numId="78">
    <w:abstractNumId w:val="47"/>
  </w:num>
  <w:num w:numId="79">
    <w:abstractNumId w:val="44"/>
  </w:num>
  <w:num w:numId="80">
    <w:abstractNumId w:val="74"/>
  </w:num>
  <w:num w:numId="81">
    <w:abstractNumId w:val="82"/>
  </w:num>
  <w:num w:numId="82">
    <w:abstractNumId w:val="24"/>
  </w:num>
  <w:num w:numId="83">
    <w:abstractNumId w:val="58"/>
  </w:num>
  <w:num w:numId="84">
    <w:abstractNumId w:val="52"/>
  </w:num>
  <w:num w:numId="85">
    <w:abstractNumId w:val="81"/>
  </w:num>
  <w:numIdMacAtCleanup w:val="8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hideSpelling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E0C73"/>
    <w:rsid w:val="00000840"/>
    <w:rsid w:val="000053ED"/>
    <w:rsid w:val="00007A1F"/>
    <w:rsid w:val="00013E26"/>
    <w:rsid w:val="00047160"/>
    <w:rsid w:val="00047841"/>
    <w:rsid w:val="00050E7B"/>
    <w:rsid w:val="00056A22"/>
    <w:rsid w:val="00057352"/>
    <w:rsid w:val="000602B5"/>
    <w:rsid w:val="00064EE0"/>
    <w:rsid w:val="00066EAC"/>
    <w:rsid w:val="00084F18"/>
    <w:rsid w:val="0009300F"/>
    <w:rsid w:val="000A527A"/>
    <w:rsid w:val="000B5969"/>
    <w:rsid w:val="000C1CE2"/>
    <w:rsid w:val="000C3467"/>
    <w:rsid w:val="000C3537"/>
    <w:rsid w:val="000D3AE5"/>
    <w:rsid w:val="000D4819"/>
    <w:rsid w:val="000D5882"/>
    <w:rsid w:val="000D6D33"/>
    <w:rsid w:val="000D7CF6"/>
    <w:rsid w:val="000E1CE3"/>
    <w:rsid w:val="000E6E11"/>
    <w:rsid w:val="000F2D49"/>
    <w:rsid w:val="000F7545"/>
    <w:rsid w:val="000F7614"/>
    <w:rsid w:val="00107832"/>
    <w:rsid w:val="00111BE3"/>
    <w:rsid w:val="0011233A"/>
    <w:rsid w:val="00114317"/>
    <w:rsid w:val="00117B83"/>
    <w:rsid w:val="00120AF1"/>
    <w:rsid w:val="001313FB"/>
    <w:rsid w:val="001328DB"/>
    <w:rsid w:val="00137168"/>
    <w:rsid w:val="00137855"/>
    <w:rsid w:val="001378D0"/>
    <w:rsid w:val="00137E46"/>
    <w:rsid w:val="00151FDC"/>
    <w:rsid w:val="0016690E"/>
    <w:rsid w:val="00174AA2"/>
    <w:rsid w:val="00177576"/>
    <w:rsid w:val="00177887"/>
    <w:rsid w:val="00183B5A"/>
    <w:rsid w:val="00190ADE"/>
    <w:rsid w:val="001A48B8"/>
    <w:rsid w:val="001C1F9A"/>
    <w:rsid w:val="001D14F5"/>
    <w:rsid w:val="001D3E72"/>
    <w:rsid w:val="001E1AE8"/>
    <w:rsid w:val="001E6242"/>
    <w:rsid w:val="001F6297"/>
    <w:rsid w:val="002060C2"/>
    <w:rsid w:val="00206F00"/>
    <w:rsid w:val="00215735"/>
    <w:rsid w:val="002169C1"/>
    <w:rsid w:val="002265CE"/>
    <w:rsid w:val="002376CD"/>
    <w:rsid w:val="00245AA7"/>
    <w:rsid w:val="00246913"/>
    <w:rsid w:val="002469E2"/>
    <w:rsid w:val="00262540"/>
    <w:rsid w:val="00264073"/>
    <w:rsid w:val="00264EBE"/>
    <w:rsid w:val="0026530B"/>
    <w:rsid w:val="0027779A"/>
    <w:rsid w:val="002A112F"/>
    <w:rsid w:val="002A76C3"/>
    <w:rsid w:val="002B3924"/>
    <w:rsid w:val="002B3C57"/>
    <w:rsid w:val="002B5A5C"/>
    <w:rsid w:val="002B70DE"/>
    <w:rsid w:val="002C1020"/>
    <w:rsid w:val="002C16FA"/>
    <w:rsid w:val="002C364B"/>
    <w:rsid w:val="002D0A79"/>
    <w:rsid w:val="002D24F2"/>
    <w:rsid w:val="002E31A8"/>
    <w:rsid w:val="002F1282"/>
    <w:rsid w:val="002F2F60"/>
    <w:rsid w:val="003008BB"/>
    <w:rsid w:val="00301F1D"/>
    <w:rsid w:val="00314B18"/>
    <w:rsid w:val="003211C5"/>
    <w:rsid w:val="00324195"/>
    <w:rsid w:val="0033482F"/>
    <w:rsid w:val="00334DA9"/>
    <w:rsid w:val="003456DC"/>
    <w:rsid w:val="003562D3"/>
    <w:rsid w:val="00360927"/>
    <w:rsid w:val="003647A5"/>
    <w:rsid w:val="0036724D"/>
    <w:rsid w:val="0037757C"/>
    <w:rsid w:val="003927C0"/>
    <w:rsid w:val="00394507"/>
    <w:rsid w:val="00397649"/>
    <w:rsid w:val="003A21F4"/>
    <w:rsid w:val="003A4D9B"/>
    <w:rsid w:val="003B4421"/>
    <w:rsid w:val="003B5171"/>
    <w:rsid w:val="003D1502"/>
    <w:rsid w:val="003D26DD"/>
    <w:rsid w:val="003D5913"/>
    <w:rsid w:val="003D7720"/>
    <w:rsid w:val="003E2564"/>
    <w:rsid w:val="003E3CFD"/>
    <w:rsid w:val="004026A3"/>
    <w:rsid w:val="00415204"/>
    <w:rsid w:val="00432603"/>
    <w:rsid w:val="00434C59"/>
    <w:rsid w:val="00437AA4"/>
    <w:rsid w:val="004445D2"/>
    <w:rsid w:val="00451D93"/>
    <w:rsid w:val="00453548"/>
    <w:rsid w:val="00456738"/>
    <w:rsid w:val="0045682B"/>
    <w:rsid w:val="00463BBD"/>
    <w:rsid w:val="004659F8"/>
    <w:rsid w:val="00466C72"/>
    <w:rsid w:val="00475E25"/>
    <w:rsid w:val="0048344B"/>
    <w:rsid w:val="004925E0"/>
    <w:rsid w:val="00497516"/>
    <w:rsid w:val="004A1FED"/>
    <w:rsid w:val="004B14BE"/>
    <w:rsid w:val="004D0CBF"/>
    <w:rsid w:val="004D2D31"/>
    <w:rsid w:val="004D4A66"/>
    <w:rsid w:val="004E30D6"/>
    <w:rsid w:val="004E51B5"/>
    <w:rsid w:val="004F069F"/>
    <w:rsid w:val="004F09F3"/>
    <w:rsid w:val="004F1B6A"/>
    <w:rsid w:val="00501030"/>
    <w:rsid w:val="00502D90"/>
    <w:rsid w:val="00503D27"/>
    <w:rsid w:val="00517FCC"/>
    <w:rsid w:val="00525967"/>
    <w:rsid w:val="005333D5"/>
    <w:rsid w:val="00537264"/>
    <w:rsid w:val="005426EF"/>
    <w:rsid w:val="00556535"/>
    <w:rsid w:val="00556C2B"/>
    <w:rsid w:val="00561717"/>
    <w:rsid w:val="0056236D"/>
    <w:rsid w:val="0056513D"/>
    <w:rsid w:val="00572094"/>
    <w:rsid w:val="00585BD7"/>
    <w:rsid w:val="0059078A"/>
    <w:rsid w:val="00592AA4"/>
    <w:rsid w:val="005948C5"/>
    <w:rsid w:val="00595F52"/>
    <w:rsid w:val="005A0AA7"/>
    <w:rsid w:val="005A44C8"/>
    <w:rsid w:val="005A77F2"/>
    <w:rsid w:val="005B2CAF"/>
    <w:rsid w:val="005B44D6"/>
    <w:rsid w:val="005D72FC"/>
    <w:rsid w:val="005E436D"/>
    <w:rsid w:val="005E5928"/>
    <w:rsid w:val="005F1835"/>
    <w:rsid w:val="005F3740"/>
    <w:rsid w:val="005F5615"/>
    <w:rsid w:val="005F674D"/>
    <w:rsid w:val="00602DAE"/>
    <w:rsid w:val="00613EF2"/>
    <w:rsid w:val="00615050"/>
    <w:rsid w:val="0064284F"/>
    <w:rsid w:val="006433C5"/>
    <w:rsid w:val="00645AFD"/>
    <w:rsid w:val="006524F4"/>
    <w:rsid w:val="006548E5"/>
    <w:rsid w:val="00661AA1"/>
    <w:rsid w:val="00670688"/>
    <w:rsid w:val="00672C17"/>
    <w:rsid w:val="006736A3"/>
    <w:rsid w:val="00676EDE"/>
    <w:rsid w:val="00677823"/>
    <w:rsid w:val="00681077"/>
    <w:rsid w:val="00694D0F"/>
    <w:rsid w:val="006A17E6"/>
    <w:rsid w:val="006A5499"/>
    <w:rsid w:val="006B6732"/>
    <w:rsid w:val="006B72C0"/>
    <w:rsid w:val="006C4CAF"/>
    <w:rsid w:val="006D1ECE"/>
    <w:rsid w:val="006F0A7F"/>
    <w:rsid w:val="006F6069"/>
    <w:rsid w:val="0071021A"/>
    <w:rsid w:val="007169D1"/>
    <w:rsid w:val="00721E53"/>
    <w:rsid w:val="00722251"/>
    <w:rsid w:val="007237DC"/>
    <w:rsid w:val="0073111B"/>
    <w:rsid w:val="00731B23"/>
    <w:rsid w:val="00731F16"/>
    <w:rsid w:val="007416A2"/>
    <w:rsid w:val="00744FCA"/>
    <w:rsid w:val="00753597"/>
    <w:rsid w:val="00760AB6"/>
    <w:rsid w:val="00762353"/>
    <w:rsid w:val="00770CAC"/>
    <w:rsid w:val="00772AB6"/>
    <w:rsid w:val="00775E66"/>
    <w:rsid w:val="007817D0"/>
    <w:rsid w:val="0078438D"/>
    <w:rsid w:val="00790121"/>
    <w:rsid w:val="007A3777"/>
    <w:rsid w:val="007B23D7"/>
    <w:rsid w:val="007D0E08"/>
    <w:rsid w:val="007D1D53"/>
    <w:rsid w:val="007D380E"/>
    <w:rsid w:val="007D7F55"/>
    <w:rsid w:val="007E4BE9"/>
    <w:rsid w:val="007F2C41"/>
    <w:rsid w:val="008003A6"/>
    <w:rsid w:val="008146B6"/>
    <w:rsid w:val="008162B3"/>
    <w:rsid w:val="00817729"/>
    <w:rsid w:val="00820F9F"/>
    <w:rsid w:val="008258CB"/>
    <w:rsid w:val="008265F7"/>
    <w:rsid w:val="00831068"/>
    <w:rsid w:val="0084405D"/>
    <w:rsid w:val="008468DC"/>
    <w:rsid w:val="00846B84"/>
    <w:rsid w:val="00852EB9"/>
    <w:rsid w:val="0085440E"/>
    <w:rsid w:val="00854D9D"/>
    <w:rsid w:val="008575EC"/>
    <w:rsid w:val="00861C10"/>
    <w:rsid w:val="00863E6D"/>
    <w:rsid w:val="00866DC9"/>
    <w:rsid w:val="008870FA"/>
    <w:rsid w:val="008915D9"/>
    <w:rsid w:val="00892BF4"/>
    <w:rsid w:val="00895049"/>
    <w:rsid w:val="008A06A2"/>
    <w:rsid w:val="008A5BC4"/>
    <w:rsid w:val="008A71FA"/>
    <w:rsid w:val="008B6639"/>
    <w:rsid w:val="008C1A32"/>
    <w:rsid w:val="008C3F6C"/>
    <w:rsid w:val="008D2F5E"/>
    <w:rsid w:val="008D34A6"/>
    <w:rsid w:val="008D3705"/>
    <w:rsid w:val="008D7F71"/>
    <w:rsid w:val="008F102C"/>
    <w:rsid w:val="008F4E6D"/>
    <w:rsid w:val="00927D0E"/>
    <w:rsid w:val="009324B7"/>
    <w:rsid w:val="00934F0D"/>
    <w:rsid w:val="009437A1"/>
    <w:rsid w:val="009535AF"/>
    <w:rsid w:val="009705F3"/>
    <w:rsid w:val="00976C34"/>
    <w:rsid w:val="00984934"/>
    <w:rsid w:val="009902B8"/>
    <w:rsid w:val="009933C0"/>
    <w:rsid w:val="009935AB"/>
    <w:rsid w:val="009A1831"/>
    <w:rsid w:val="009A3F5A"/>
    <w:rsid w:val="009C1336"/>
    <w:rsid w:val="009C23AB"/>
    <w:rsid w:val="009C67FE"/>
    <w:rsid w:val="009C7516"/>
    <w:rsid w:val="009D401B"/>
    <w:rsid w:val="009D5D46"/>
    <w:rsid w:val="009E320F"/>
    <w:rsid w:val="009E3DEB"/>
    <w:rsid w:val="009F31F2"/>
    <w:rsid w:val="00A06E18"/>
    <w:rsid w:val="00A116ED"/>
    <w:rsid w:val="00A15361"/>
    <w:rsid w:val="00A313FA"/>
    <w:rsid w:val="00A37EFA"/>
    <w:rsid w:val="00A43415"/>
    <w:rsid w:val="00A44BC2"/>
    <w:rsid w:val="00A453D4"/>
    <w:rsid w:val="00A4548C"/>
    <w:rsid w:val="00A507FF"/>
    <w:rsid w:val="00A55666"/>
    <w:rsid w:val="00A55FD5"/>
    <w:rsid w:val="00A74072"/>
    <w:rsid w:val="00A7577E"/>
    <w:rsid w:val="00A81F59"/>
    <w:rsid w:val="00A84C98"/>
    <w:rsid w:val="00A95200"/>
    <w:rsid w:val="00AA143B"/>
    <w:rsid w:val="00AA15FF"/>
    <w:rsid w:val="00AA2C20"/>
    <w:rsid w:val="00AA63E6"/>
    <w:rsid w:val="00AA7290"/>
    <w:rsid w:val="00AB15B1"/>
    <w:rsid w:val="00AB193B"/>
    <w:rsid w:val="00AB4A15"/>
    <w:rsid w:val="00AB5C9A"/>
    <w:rsid w:val="00AD3DF7"/>
    <w:rsid w:val="00AE28F4"/>
    <w:rsid w:val="00AF2C60"/>
    <w:rsid w:val="00AF6495"/>
    <w:rsid w:val="00AF6D13"/>
    <w:rsid w:val="00B06EF5"/>
    <w:rsid w:val="00B0745E"/>
    <w:rsid w:val="00B13128"/>
    <w:rsid w:val="00B139C2"/>
    <w:rsid w:val="00B21C65"/>
    <w:rsid w:val="00B363E5"/>
    <w:rsid w:val="00B45A9C"/>
    <w:rsid w:val="00B50CAB"/>
    <w:rsid w:val="00B5244C"/>
    <w:rsid w:val="00B5283D"/>
    <w:rsid w:val="00B5341E"/>
    <w:rsid w:val="00B55459"/>
    <w:rsid w:val="00B56743"/>
    <w:rsid w:val="00B610AB"/>
    <w:rsid w:val="00B62E18"/>
    <w:rsid w:val="00B6636E"/>
    <w:rsid w:val="00B725AB"/>
    <w:rsid w:val="00B74E51"/>
    <w:rsid w:val="00B75D7A"/>
    <w:rsid w:val="00B92CF6"/>
    <w:rsid w:val="00B954F1"/>
    <w:rsid w:val="00BA1A1C"/>
    <w:rsid w:val="00BA30CC"/>
    <w:rsid w:val="00BB019B"/>
    <w:rsid w:val="00BB3BED"/>
    <w:rsid w:val="00BC3591"/>
    <w:rsid w:val="00BC75B7"/>
    <w:rsid w:val="00BE00E6"/>
    <w:rsid w:val="00BE0CD6"/>
    <w:rsid w:val="00BE6129"/>
    <w:rsid w:val="00BF6848"/>
    <w:rsid w:val="00C004AC"/>
    <w:rsid w:val="00C119D0"/>
    <w:rsid w:val="00C15A14"/>
    <w:rsid w:val="00C16B7A"/>
    <w:rsid w:val="00C2211F"/>
    <w:rsid w:val="00C238A8"/>
    <w:rsid w:val="00C3083C"/>
    <w:rsid w:val="00C32248"/>
    <w:rsid w:val="00C44512"/>
    <w:rsid w:val="00C649AB"/>
    <w:rsid w:val="00C66482"/>
    <w:rsid w:val="00C73DC2"/>
    <w:rsid w:val="00C82267"/>
    <w:rsid w:val="00C85AFF"/>
    <w:rsid w:val="00C96C84"/>
    <w:rsid w:val="00CA025C"/>
    <w:rsid w:val="00CA4471"/>
    <w:rsid w:val="00CA4F8A"/>
    <w:rsid w:val="00CB235A"/>
    <w:rsid w:val="00CB65C3"/>
    <w:rsid w:val="00CD7109"/>
    <w:rsid w:val="00CE0C73"/>
    <w:rsid w:val="00CE3B23"/>
    <w:rsid w:val="00CE66A9"/>
    <w:rsid w:val="00CE7FC0"/>
    <w:rsid w:val="00CF0828"/>
    <w:rsid w:val="00CF7F64"/>
    <w:rsid w:val="00D04E0C"/>
    <w:rsid w:val="00D14729"/>
    <w:rsid w:val="00D178BF"/>
    <w:rsid w:val="00D204D6"/>
    <w:rsid w:val="00D21419"/>
    <w:rsid w:val="00D34F15"/>
    <w:rsid w:val="00D3543A"/>
    <w:rsid w:val="00D41D8C"/>
    <w:rsid w:val="00D42E48"/>
    <w:rsid w:val="00D43E86"/>
    <w:rsid w:val="00D46757"/>
    <w:rsid w:val="00D53094"/>
    <w:rsid w:val="00D5357C"/>
    <w:rsid w:val="00D54CBA"/>
    <w:rsid w:val="00D55880"/>
    <w:rsid w:val="00D828B0"/>
    <w:rsid w:val="00D84D01"/>
    <w:rsid w:val="00D93BB3"/>
    <w:rsid w:val="00DB2C75"/>
    <w:rsid w:val="00DB6828"/>
    <w:rsid w:val="00DC0551"/>
    <w:rsid w:val="00DC348C"/>
    <w:rsid w:val="00DD0098"/>
    <w:rsid w:val="00DD2334"/>
    <w:rsid w:val="00DE09BA"/>
    <w:rsid w:val="00DE39A6"/>
    <w:rsid w:val="00DE7441"/>
    <w:rsid w:val="00DF0D8F"/>
    <w:rsid w:val="00DF2F82"/>
    <w:rsid w:val="00E05AB8"/>
    <w:rsid w:val="00E1126F"/>
    <w:rsid w:val="00E202C2"/>
    <w:rsid w:val="00E235D8"/>
    <w:rsid w:val="00E235F1"/>
    <w:rsid w:val="00E25436"/>
    <w:rsid w:val="00E36BD3"/>
    <w:rsid w:val="00E36E94"/>
    <w:rsid w:val="00E37CFA"/>
    <w:rsid w:val="00E40B52"/>
    <w:rsid w:val="00E474BC"/>
    <w:rsid w:val="00E54318"/>
    <w:rsid w:val="00E57365"/>
    <w:rsid w:val="00E578FE"/>
    <w:rsid w:val="00E668E4"/>
    <w:rsid w:val="00E67C53"/>
    <w:rsid w:val="00E70AC8"/>
    <w:rsid w:val="00E73A9D"/>
    <w:rsid w:val="00E80B53"/>
    <w:rsid w:val="00E819DD"/>
    <w:rsid w:val="00E94DED"/>
    <w:rsid w:val="00E962CA"/>
    <w:rsid w:val="00EA2450"/>
    <w:rsid w:val="00EA7460"/>
    <w:rsid w:val="00EB1563"/>
    <w:rsid w:val="00EC29BB"/>
    <w:rsid w:val="00EC42EC"/>
    <w:rsid w:val="00ED305A"/>
    <w:rsid w:val="00ED43B4"/>
    <w:rsid w:val="00EE1A83"/>
    <w:rsid w:val="00EE1E85"/>
    <w:rsid w:val="00EE54A9"/>
    <w:rsid w:val="00EF18A2"/>
    <w:rsid w:val="00EF1E10"/>
    <w:rsid w:val="00EF6641"/>
    <w:rsid w:val="00EF733A"/>
    <w:rsid w:val="00F00C98"/>
    <w:rsid w:val="00F01580"/>
    <w:rsid w:val="00F019CF"/>
    <w:rsid w:val="00F02BEB"/>
    <w:rsid w:val="00F03553"/>
    <w:rsid w:val="00F0384F"/>
    <w:rsid w:val="00F03A6C"/>
    <w:rsid w:val="00F10197"/>
    <w:rsid w:val="00F13BCB"/>
    <w:rsid w:val="00F15A66"/>
    <w:rsid w:val="00F2036B"/>
    <w:rsid w:val="00F23A41"/>
    <w:rsid w:val="00F27175"/>
    <w:rsid w:val="00F27BB5"/>
    <w:rsid w:val="00F32649"/>
    <w:rsid w:val="00F33A94"/>
    <w:rsid w:val="00F402F5"/>
    <w:rsid w:val="00F428C8"/>
    <w:rsid w:val="00F46C21"/>
    <w:rsid w:val="00F47665"/>
    <w:rsid w:val="00F52B01"/>
    <w:rsid w:val="00F5781A"/>
    <w:rsid w:val="00F672EB"/>
    <w:rsid w:val="00F851EC"/>
    <w:rsid w:val="00F8532F"/>
    <w:rsid w:val="00F91D8E"/>
    <w:rsid w:val="00F91E48"/>
    <w:rsid w:val="00F9440A"/>
    <w:rsid w:val="00FA26CE"/>
    <w:rsid w:val="00FA2942"/>
    <w:rsid w:val="00FB1602"/>
    <w:rsid w:val="00FC08FA"/>
    <w:rsid w:val="00FC30F5"/>
    <w:rsid w:val="00FD0667"/>
    <w:rsid w:val="00FD3824"/>
    <w:rsid w:val="00FD60E8"/>
    <w:rsid w:val="00FF0D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66C043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4819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D2F5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2F5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84F1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416A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unhideWhenUsed/>
    <w:qFormat/>
    <w:rsid w:val="00CE0C7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CE0C73"/>
    <w:rPr>
      <w:rFonts w:ascii="Times New Roman" w:eastAsia="Times New Roman" w:hAnsi="Times New Roman" w:cs="Times New Roman"/>
    </w:r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HEADING 1 Char,Heading 11 Char,Heading 12 Char"/>
    <w:basedOn w:val="DefaultParagraphFont"/>
    <w:link w:val="ListParagraph"/>
    <w:uiPriority w:val="34"/>
    <w:qFormat/>
    <w:locked/>
    <w:rsid w:val="00CE0C73"/>
    <w:rPr>
      <w:rFonts w:ascii="Times New Roman" w:hAnsi="Times New Roman" w:cs="Times New Roman"/>
      <w:kern w:val="24"/>
      <w:sz w:val="24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HEADING 1,Heading 11,Heading 12,Heading 13,Body of textCxSp,Body Text Char1,Char Char2,tabel"/>
    <w:basedOn w:val="Normal"/>
    <w:link w:val="ListParagraphChar"/>
    <w:uiPriority w:val="34"/>
    <w:qFormat/>
    <w:rsid w:val="00CE0C73"/>
    <w:pPr>
      <w:spacing w:after="160" w:line="254" w:lineRule="auto"/>
      <w:ind w:left="720"/>
      <w:contextualSpacing/>
    </w:pPr>
    <w:rPr>
      <w:rFonts w:ascii="Times New Roman" w:hAnsi="Times New Roman" w:cs="Times New Roman"/>
      <w:kern w:val="24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8D2F5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D2F5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4D0CB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084F1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56535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A116ED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7577E"/>
    <w:pPr>
      <w:tabs>
        <w:tab w:val="right" w:leader="dot" w:pos="7655"/>
      </w:tabs>
      <w:spacing w:after="0" w:line="36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3D7720"/>
    <w:pPr>
      <w:tabs>
        <w:tab w:val="right" w:leader="dot" w:pos="7655"/>
      </w:tabs>
      <w:spacing w:after="0" w:line="480" w:lineRule="auto"/>
      <w:ind w:firstLine="993"/>
    </w:pPr>
    <w:rPr>
      <w:rFonts w:ascii="Times New Roman" w:hAnsi="Times New Roman" w:cs="Times New Roman"/>
      <w:noProof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0602B5"/>
    <w:pPr>
      <w:tabs>
        <w:tab w:val="left" w:pos="2127"/>
        <w:tab w:val="right" w:leader="dot" w:pos="7655"/>
      </w:tabs>
      <w:spacing w:after="0" w:line="480" w:lineRule="auto"/>
      <w:ind w:firstLine="1261"/>
    </w:pPr>
    <w:rPr>
      <w:rFonts w:ascii="Times New Roman" w:eastAsia="Times New Roman" w:hAnsi="Times New Roman" w:cs="Times New Roman"/>
      <w:bCs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116ED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4E51B5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4E51B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AA72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7290"/>
  </w:style>
  <w:style w:type="paragraph" w:styleId="Footer">
    <w:name w:val="footer"/>
    <w:basedOn w:val="Normal"/>
    <w:link w:val="FooterChar"/>
    <w:uiPriority w:val="99"/>
    <w:unhideWhenUsed/>
    <w:rsid w:val="00AA72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7290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3264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38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380E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0602B5"/>
    <w:rPr>
      <w:color w:val="954F72" w:themeColor="followedHyperlink"/>
      <w:u w:val="single"/>
    </w:rPr>
  </w:style>
  <w:style w:type="character" w:customStyle="1" w:styleId="q4iawc">
    <w:name w:val="q4iawc"/>
    <w:basedOn w:val="DefaultParagraphFont"/>
    <w:rsid w:val="00866DC9"/>
  </w:style>
  <w:style w:type="character" w:customStyle="1" w:styleId="Heading4Char">
    <w:name w:val="Heading 4 Char"/>
    <w:basedOn w:val="DefaultParagraphFont"/>
    <w:link w:val="Heading4"/>
    <w:uiPriority w:val="9"/>
    <w:rsid w:val="007416A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ableofFigures">
    <w:name w:val="table of figures"/>
    <w:basedOn w:val="Normal"/>
    <w:next w:val="Normal"/>
    <w:uiPriority w:val="99"/>
    <w:unhideWhenUsed/>
    <w:rsid w:val="00677823"/>
    <w:pPr>
      <w:spacing w:after="0"/>
    </w:pPr>
  </w:style>
  <w:style w:type="paragraph" w:customStyle="1" w:styleId="trt0xe">
    <w:name w:val="trt0xe"/>
    <w:basedOn w:val="Normal"/>
    <w:rsid w:val="005651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4819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D2F5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2F5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84F1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416A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unhideWhenUsed/>
    <w:qFormat/>
    <w:rsid w:val="00CE0C7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CE0C73"/>
    <w:rPr>
      <w:rFonts w:ascii="Times New Roman" w:eastAsia="Times New Roman" w:hAnsi="Times New Roman" w:cs="Times New Roman"/>
    </w:r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HEADING 1 Char,Heading 11 Char,Heading 12 Char"/>
    <w:basedOn w:val="DefaultParagraphFont"/>
    <w:link w:val="ListParagraph"/>
    <w:uiPriority w:val="34"/>
    <w:qFormat/>
    <w:locked/>
    <w:rsid w:val="00CE0C73"/>
    <w:rPr>
      <w:rFonts w:ascii="Times New Roman" w:hAnsi="Times New Roman" w:cs="Times New Roman"/>
      <w:kern w:val="24"/>
      <w:sz w:val="24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HEADING 1,Heading 11,Heading 12,Heading 13,Body of textCxSp,Body Text Char1,Char Char2,tabel"/>
    <w:basedOn w:val="Normal"/>
    <w:link w:val="ListParagraphChar"/>
    <w:uiPriority w:val="34"/>
    <w:qFormat/>
    <w:rsid w:val="00CE0C73"/>
    <w:pPr>
      <w:spacing w:after="160" w:line="254" w:lineRule="auto"/>
      <w:ind w:left="720"/>
      <w:contextualSpacing/>
    </w:pPr>
    <w:rPr>
      <w:rFonts w:ascii="Times New Roman" w:hAnsi="Times New Roman" w:cs="Times New Roman"/>
      <w:kern w:val="24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8D2F5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D2F5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4D0CB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084F1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56535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A116ED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7577E"/>
    <w:pPr>
      <w:tabs>
        <w:tab w:val="right" w:leader="dot" w:pos="7655"/>
      </w:tabs>
      <w:spacing w:after="0" w:line="36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3D7720"/>
    <w:pPr>
      <w:tabs>
        <w:tab w:val="right" w:leader="dot" w:pos="7655"/>
      </w:tabs>
      <w:spacing w:after="0" w:line="480" w:lineRule="auto"/>
      <w:ind w:firstLine="993"/>
    </w:pPr>
    <w:rPr>
      <w:rFonts w:ascii="Times New Roman" w:hAnsi="Times New Roman" w:cs="Times New Roman"/>
      <w:noProof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0602B5"/>
    <w:pPr>
      <w:tabs>
        <w:tab w:val="left" w:pos="2127"/>
        <w:tab w:val="right" w:leader="dot" w:pos="7655"/>
      </w:tabs>
      <w:spacing w:after="0" w:line="480" w:lineRule="auto"/>
      <w:ind w:firstLine="1261"/>
    </w:pPr>
    <w:rPr>
      <w:rFonts w:ascii="Times New Roman" w:eastAsia="Times New Roman" w:hAnsi="Times New Roman" w:cs="Times New Roman"/>
      <w:bCs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116ED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4E51B5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4E51B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AA72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7290"/>
  </w:style>
  <w:style w:type="paragraph" w:styleId="Footer">
    <w:name w:val="footer"/>
    <w:basedOn w:val="Normal"/>
    <w:link w:val="FooterChar"/>
    <w:uiPriority w:val="99"/>
    <w:unhideWhenUsed/>
    <w:rsid w:val="00AA72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7290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3264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38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380E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0602B5"/>
    <w:rPr>
      <w:color w:val="954F72" w:themeColor="followedHyperlink"/>
      <w:u w:val="single"/>
    </w:rPr>
  </w:style>
  <w:style w:type="character" w:customStyle="1" w:styleId="q4iawc">
    <w:name w:val="q4iawc"/>
    <w:basedOn w:val="DefaultParagraphFont"/>
    <w:rsid w:val="00866DC9"/>
  </w:style>
  <w:style w:type="character" w:customStyle="1" w:styleId="Heading4Char">
    <w:name w:val="Heading 4 Char"/>
    <w:basedOn w:val="DefaultParagraphFont"/>
    <w:link w:val="Heading4"/>
    <w:uiPriority w:val="9"/>
    <w:rsid w:val="007416A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ableofFigures">
    <w:name w:val="table of figures"/>
    <w:basedOn w:val="Normal"/>
    <w:next w:val="Normal"/>
    <w:uiPriority w:val="99"/>
    <w:unhideWhenUsed/>
    <w:rsid w:val="00677823"/>
    <w:pPr>
      <w:spacing w:after="0"/>
    </w:pPr>
  </w:style>
  <w:style w:type="paragraph" w:customStyle="1" w:styleId="trt0xe">
    <w:name w:val="trt0xe"/>
    <w:basedOn w:val="Normal"/>
    <w:rsid w:val="005651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82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39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20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42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46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5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163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62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3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90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257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4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7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1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8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67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96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76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9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70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07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43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80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77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0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31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2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98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274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171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1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43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80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217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582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666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051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43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88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75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https://doi.org/10.32665/jurmia.v2i1.24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093AC6-CBD9-407F-AB13-A8D9C43CDC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</TotalTime>
  <Pages>2</Pages>
  <Words>365</Words>
  <Characters>2085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tebook Laptop</dc:creator>
  <cp:keywords/>
  <dc:description/>
  <cp:lastModifiedBy>sun1</cp:lastModifiedBy>
  <cp:revision>4</cp:revision>
  <dcterms:created xsi:type="dcterms:W3CDTF">2023-01-25T04:38:00Z</dcterms:created>
  <dcterms:modified xsi:type="dcterms:W3CDTF">2023-08-20T1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06d48d87-031f-31e7-8738-1ab60df1e7b3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